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79FC1CB" w14:textId="0FA7BA49" w:rsidR="00B97824" w:rsidRPr="00B42109" w:rsidRDefault="00B97824" w:rsidP="00B97824">
      <w:pPr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>S2</w:t>
      </w:r>
      <w:r w:rsidRPr="00B42109">
        <w:rPr>
          <w:rFonts w:ascii="Times New Roman" w:hAnsi="Times New Roman" w:cs="Times New Roman"/>
          <w:b/>
          <w:sz w:val="22"/>
          <w:szCs w:val="22"/>
        </w:rPr>
        <w:t xml:space="preserve"> Table. </w:t>
      </w:r>
      <w:r>
        <w:rPr>
          <w:rFonts w:ascii="Times New Roman" w:hAnsi="Times New Roman" w:cs="Times New Roman"/>
          <w:b/>
          <w:sz w:val="22"/>
          <w:szCs w:val="22"/>
        </w:rPr>
        <w:t>Calcium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18"/>
        <w:gridCol w:w="1170"/>
        <w:gridCol w:w="2520"/>
        <w:gridCol w:w="2160"/>
        <w:gridCol w:w="2430"/>
        <w:gridCol w:w="3978"/>
      </w:tblGrid>
      <w:tr w:rsidR="00B97824" w:rsidRPr="00B76201" w14:paraId="30B55C69" w14:textId="77777777" w:rsidTr="00940E05">
        <w:trPr>
          <w:trHeight w:hRule="exact" w:val="259"/>
        </w:trPr>
        <w:tc>
          <w:tcPr>
            <w:tcW w:w="918" w:type="dxa"/>
            <w:vAlign w:val="center"/>
          </w:tcPr>
          <w:p w14:paraId="26DA5C98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b/>
                <w:sz w:val="16"/>
                <w:szCs w:val="16"/>
              </w:rPr>
              <w:t xml:space="preserve">Authors </w:t>
            </w:r>
          </w:p>
        </w:tc>
        <w:tc>
          <w:tcPr>
            <w:tcW w:w="1170" w:type="dxa"/>
            <w:vAlign w:val="center"/>
          </w:tcPr>
          <w:p w14:paraId="221EF083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b/>
                <w:sz w:val="16"/>
                <w:szCs w:val="16"/>
              </w:rPr>
              <w:t>Sample (N)</w:t>
            </w:r>
          </w:p>
        </w:tc>
        <w:tc>
          <w:tcPr>
            <w:tcW w:w="2520" w:type="dxa"/>
            <w:vAlign w:val="center"/>
          </w:tcPr>
          <w:p w14:paraId="17FD9B66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b/>
                <w:sz w:val="16"/>
                <w:szCs w:val="16"/>
              </w:rPr>
              <w:t>Methods</w:t>
            </w:r>
          </w:p>
        </w:tc>
        <w:tc>
          <w:tcPr>
            <w:tcW w:w="2160" w:type="dxa"/>
            <w:vAlign w:val="center"/>
          </w:tcPr>
          <w:p w14:paraId="773F484E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b/>
                <w:sz w:val="16"/>
                <w:szCs w:val="16"/>
              </w:rPr>
              <w:t>Definition of Leptospirosis</w:t>
            </w:r>
          </w:p>
        </w:tc>
        <w:tc>
          <w:tcPr>
            <w:tcW w:w="2430" w:type="dxa"/>
            <w:vAlign w:val="center"/>
          </w:tcPr>
          <w:p w14:paraId="51C5D7A3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b/>
                <w:sz w:val="16"/>
                <w:szCs w:val="16"/>
              </w:rPr>
              <w:t>Definition of Micronutrient</w:t>
            </w:r>
          </w:p>
        </w:tc>
        <w:tc>
          <w:tcPr>
            <w:tcW w:w="3978" w:type="dxa"/>
            <w:vAlign w:val="center"/>
          </w:tcPr>
          <w:p w14:paraId="2DEE796F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b/>
                <w:sz w:val="16"/>
                <w:szCs w:val="16"/>
              </w:rPr>
              <w:t>Main Findings</w:t>
            </w:r>
          </w:p>
        </w:tc>
      </w:tr>
      <w:tr w:rsidR="00B97824" w:rsidRPr="00B76201" w14:paraId="76FBD522" w14:textId="77777777" w:rsidTr="00940E05">
        <w:trPr>
          <w:trHeight w:hRule="exact" w:val="259"/>
        </w:trPr>
        <w:tc>
          <w:tcPr>
            <w:tcW w:w="13176" w:type="dxa"/>
            <w:gridSpan w:val="6"/>
            <w:vAlign w:val="center"/>
          </w:tcPr>
          <w:p w14:paraId="38A6EDC1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b/>
                <w:i/>
                <w:sz w:val="16"/>
                <w:szCs w:val="16"/>
              </w:rPr>
              <w:t>Laboratory</w:t>
            </w:r>
          </w:p>
        </w:tc>
      </w:tr>
      <w:tr w:rsidR="00B97824" w:rsidRPr="00B76201" w14:paraId="6B2DF3D4" w14:textId="77777777" w:rsidTr="00940E05">
        <w:trPr>
          <w:trHeight w:val="1196"/>
        </w:trPr>
        <w:tc>
          <w:tcPr>
            <w:tcW w:w="918" w:type="dxa"/>
          </w:tcPr>
          <w:p w14:paraId="362C7941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bCs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aaGFvPC9BdXRob3I+PFllYXI+MjAxMzwvWWVhcj48UmVj
TnVtPjU2PC9SZWNOdW0+PERpc3BsYXlUZXh0Pls1Nl08L0Rpc3BsYXlUZXh0PjxyZWNvcmQ+PHJl
Yy1udW1iZXI+NTY8L3JlYy1udW1iZXI+PGZvcmVpZ24ta2V5cz48a2V5IGFwcD0iRU4iIGRiLWlk
PSIyZTkyMnRyeGd3eHRyMmV0cmFwdmZhMmxlcHA5cGUydGVkc2YiIHRpbWVzdGFtcD0iMTQ0NzUz
MDE1NCI+NTY8L2tleT48L2ZvcmVpZ24ta2V5cz48cmVmLXR5cGUgbmFtZT0iSm91cm5hbCBBcnRp
Y2xlIj4xNzwvcmVmLXR5cGU+PGNvbnRyaWJ1dG9ycz48YXV0aG9ycz48YXV0aG9yPlpoYW8sIEou
IEYuPC9hdXRob3I+PGF1dGhvcj5DaGVuLCBILiBILjwvYXV0aG9yPjxhdXRob3I+T2pjaXVzLCBE
LiBNLjwvYXV0aG9yPjxhdXRob3I+WmhhbywgWC48L2F1dGhvcj48YXV0aG9yPlN1biwgRC48L2F1
dGhvcj48YXV0aG9yPkdlLCBZLiBNLjwvYXV0aG9yPjxhdXRob3I+WmhlbmcsIEwuIEwuPC9hdXRo
b3I+PGF1dGhvcj5MaW4sIFguPC9hdXRob3I+PGF1dGhvcj5MaSwgTC4gSi48L2F1dGhvcj48YXV0
aG9yPllhbiwgSi48L2F1dGhvcj48L2F1dGhvcnM+PC9jb250cmlidXRvcnM+PGF1dGgtYWRkcmVz
cz5TdGF0ZSBLZXkgTGFib3JhdG9yeSBmb3IgRGlhZ25vc2lzIGFuZCBUcmVhdG1lbnQgb2YgSW5m
ZWN0aW91cyBEaXNlYXNlcywgVGhlIEZpcnN0IEFmZmlsaWF0ZWQgSG9zcGl0YWwsIFpoZWppYW5n
IFVuaXZlcnNpdHkgU2Nob29sIG9mIE1lZGljaW5lLCBIYW5nemhvdSwgWmhlamlhbmcsIFAuUi4g
Q2hpbmEgOyBEZXBhcnRtZW50IG9mIE1lZGljYWwgTWljcm9iaW9sb2d5IGFuZCBQYXJhc2l0b2xv
Z3ksIFpoZWppYW5nIFVuaXZlcnNpdHkgU2Nob29sIG9mIE1lZGljaW5lLCBIYW5nemhvdSwgWmhl
amlhbmcsIFAuUi4gQ2hpbmEgOyBEZXBhdG1lbnQgb2YgQ2xpbmljYWwgTGFib3JhdG9yeSwgWmhl
amlhbmcgUHJvdmluY2lhbCBIb3NwaXRhbCBvZiBUcmFkaXRpb25hbCBDaGluZXNlIE1lZGljaW5l
LCBIYW5nemhvdSwgWmhlamlhbmcsIFAuUi4gQ2hpbmEuPC9hdXRoLWFkZHJlc3M+PHRpdGxlcz48
dGl0bGU+SWRlbnRpZmljYXRpb24gb2YgTGVwdG9zcGlyYSBpbnRlcnJvZ2FucyBwaG9zcGhvbGlw
YXNlIEMgYXMgYSBub3ZlbCB2aXJ1bGVuY2UgZmFjdG9yIHJlc3BvbnNpYmxlIGZvciBpbnRyYWNl
bGx1bGFyIGZyZWUgY2FsY2l1bSBpb24gZWxldmF0aW9uIGR1cmluZyBtYWNyb3BoYWdlIGRlYXRo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NzU2NTI8L3BhZ2Vz
Pjx2b2x1bWU+ODwvdm9sdW1lPjxudW1iZXI+MTA8L251bWJlcj48ZWRpdGlvbj4yMDEzLzEwLzE1
PC9lZGl0aW9uPjxrZXl3b3Jkcz48a2V5d29yZD5BbmltYWxzPC9rZXl3b3JkPjxrZXl3b3JkPkFw
b3B0b3Npczwva2V5d29yZD48a2V5d29yZD5DYWxjaXVtL21ldGFib2xpc208L2tleXdvcmQ+PGtl
eXdvcmQ+Q2VsbCBMaW5lPC9rZXl3b3JkPjxrZXl3b3JkPkh1bWFuczwva2V5d29yZD48a2V5d29y
ZD5MZXB0b3NwaXJhIGludGVycm9nYW5zLyBlbnp5bW9sb2d5LyBwYXRob2dlbmljaXR5PC9rZXl3
b3JkPjxrZXl3b3JkPk1hY3JvcGhhZ2VzLyBtZXRhYm9saXNtPC9rZXl3b3JkPjxrZXl3b3JkPk1p
Y2U8L2tleXdvcmQ+PGtleXdvcmQ+UGhvc3Bob3J5bGF0aW9uPC9rZXl3b3JkPjxrZXl3b3JkPlR5
cGUgQyBQaG9zcGhvbGlwYXNlcy8gbWV0YWJvbGlzbTwva2V5d29yZD48a2V5d29yZD5WaXJ1bGVu
Y2UgRmFjdG9ycy8gbWV0YWJvbGlzbTwva2V5d29yZD48L2tleXdvcmRzPjxkYXRlcz48eWVhcj4y
MDEzPC95ZWFyPjwvZGF0ZXM+PGlzYm4+MTkzMi02MjAzIChFbGVjdHJvbmljKSYjeEQ7MTkzMi02
MjAzIChMaW5raW5nKTwvaXNibj48YWNjZXNzaW9uLW51bT4yNDEyNDUwMjwvYWNjZXNzaW9uLW51
bT48dXJscz48L3VybHM+PGN1c3RvbTI+UE1DMzc5MDg4MTwvY3VzdG9tMj48ZWxlY3Ryb25pYy1y
ZXNvdXJjZS1udW0+MTAuMTM3MS9qb3VybmFsLnBvbmUuMDA3NTY1Mj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aaGFvPC9BdXRob3I+PFllYXI+MjAxMzwvWWVhcj48UmVj
TnVtPjU2PC9SZWNOdW0+PERpc3BsYXlUZXh0Pls1Nl08L0Rpc3BsYXlUZXh0PjxyZWNvcmQ+PHJl
Yy1udW1iZXI+NTY8L3JlYy1udW1iZXI+PGZvcmVpZ24ta2V5cz48a2V5IGFwcD0iRU4iIGRiLWlk
PSIyZTkyMnRyeGd3eHRyMmV0cmFwdmZhMmxlcHA5cGUydGVkc2YiIHRpbWVzdGFtcD0iMTQ0NzUz
MDE1NCI+NTY8L2tleT48L2ZvcmVpZ24ta2V5cz48cmVmLXR5cGUgbmFtZT0iSm91cm5hbCBBcnRp
Y2xlIj4xNzwvcmVmLXR5cGU+PGNvbnRyaWJ1dG9ycz48YXV0aG9ycz48YXV0aG9yPlpoYW8sIEou
IEYuPC9hdXRob3I+PGF1dGhvcj5DaGVuLCBILiBILjwvYXV0aG9yPjxhdXRob3I+T2pjaXVzLCBE
LiBNLjwvYXV0aG9yPjxhdXRob3I+WmhhbywgWC48L2F1dGhvcj48YXV0aG9yPlN1biwgRC48L2F1
dGhvcj48YXV0aG9yPkdlLCBZLiBNLjwvYXV0aG9yPjxhdXRob3I+WmhlbmcsIEwuIEwuPC9hdXRo
b3I+PGF1dGhvcj5MaW4sIFguPC9hdXRob3I+PGF1dGhvcj5MaSwgTC4gSi48L2F1dGhvcj48YXV0
aG9yPllhbiwgSi48L2F1dGhvcj48L2F1dGhvcnM+PC9jb250cmlidXRvcnM+PGF1dGgtYWRkcmVz
cz5TdGF0ZSBLZXkgTGFib3JhdG9yeSBmb3IgRGlhZ25vc2lzIGFuZCBUcmVhdG1lbnQgb2YgSW5m
ZWN0aW91cyBEaXNlYXNlcywgVGhlIEZpcnN0IEFmZmlsaWF0ZWQgSG9zcGl0YWwsIFpoZWppYW5n
IFVuaXZlcnNpdHkgU2Nob29sIG9mIE1lZGljaW5lLCBIYW5nemhvdSwgWmhlamlhbmcsIFAuUi4g
Q2hpbmEgOyBEZXBhcnRtZW50IG9mIE1lZGljYWwgTWljcm9iaW9sb2d5IGFuZCBQYXJhc2l0b2xv
Z3ksIFpoZWppYW5nIFVuaXZlcnNpdHkgU2Nob29sIG9mIE1lZGljaW5lLCBIYW5nemhvdSwgWmhl
amlhbmcsIFAuUi4gQ2hpbmEgOyBEZXBhdG1lbnQgb2YgQ2xpbmljYWwgTGFib3JhdG9yeSwgWmhl
amlhbmcgUHJvdmluY2lhbCBIb3NwaXRhbCBvZiBUcmFkaXRpb25hbCBDaGluZXNlIE1lZGljaW5l
LCBIYW5nemhvdSwgWmhlamlhbmcsIFAuUi4gQ2hpbmEuPC9hdXRoLWFkZHJlc3M+PHRpdGxlcz48
dGl0bGU+SWRlbnRpZmljYXRpb24gb2YgTGVwdG9zcGlyYSBpbnRlcnJvZ2FucyBwaG9zcGhvbGlw
YXNlIEMgYXMgYSBub3ZlbCB2aXJ1bGVuY2UgZmFjdG9yIHJlc3BvbnNpYmxlIGZvciBpbnRyYWNl
bGx1bGFyIGZyZWUgY2FsY2l1bSBpb24gZWxldmF0aW9uIGR1cmluZyBtYWNyb3BoYWdlIGRlYXRo
PC90aXRsZT48c2Vjb25kYXJ5LXRpdGxlPlBMb1MgT25lPC9zZWNvbmRhcnktdGl0bGU+PGFsdC10
aXRsZT5QbG9TIG9uZTwvYWx0LXRpdGxlPjwvdGl0bGVzPjxwZXJpb2RpY2FsPjxmdWxsLXRpdGxl
PlBMb1MgT25lPC9mdWxsLXRpdGxlPjxhYmJyLTE+UGxvUyBvbmU8L2FiYnItMT48L3BlcmlvZGlj
YWw+PGFsdC1wZXJpb2RpY2FsPjxmdWxsLXRpdGxlPlBMb1MgT25lPC9mdWxsLXRpdGxlPjxhYmJy
LTE+UGxvUyBvbmU8L2FiYnItMT48L2FsdC1wZXJpb2RpY2FsPjxwYWdlcz5lNzU2NTI8L3BhZ2Vz
Pjx2b2x1bWU+ODwvdm9sdW1lPjxudW1iZXI+MTA8L251bWJlcj48ZWRpdGlvbj4yMDEzLzEwLzE1
PC9lZGl0aW9uPjxrZXl3b3Jkcz48a2V5d29yZD5BbmltYWxzPC9rZXl3b3JkPjxrZXl3b3JkPkFw
b3B0b3Npczwva2V5d29yZD48a2V5d29yZD5DYWxjaXVtL21ldGFib2xpc208L2tleXdvcmQ+PGtl
eXdvcmQ+Q2VsbCBMaW5lPC9rZXl3b3JkPjxrZXl3b3JkPkh1bWFuczwva2V5d29yZD48a2V5d29y
ZD5MZXB0b3NwaXJhIGludGVycm9nYW5zLyBlbnp5bW9sb2d5LyBwYXRob2dlbmljaXR5PC9rZXl3
b3JkPjxrZXl3b3JkPk1hY3JvcGhhZ2VzLyBtZXRhYm9saXNtPC9rZXl3b3JkPjxrZXl3b3JkPk1p
Y2U8L2tleXdvcmQ+PGtleXdvcmQ+UGhvc3Bob3J5bGF0aW9uPC9rZXl3b3JkPjxrZXl3b3JkPlR5
cGUgQyBQaG9zcGhvbGlwYXNlcy8gbWV0YWJvbGlzbTwva2V5d29yZD48a2V5d29yZD5WaXJ1bGVu
Y2UgRmFjdG9ycy8gbWV0YWJvbGlzbTwva2V5d29yZD48L2tleXdvcmRzPjxkYXRlcz48eWVhcj4y
MDEzPC95ZWFyPjwvZGF0ZXM+PGlzYm4+MTkzMi02MjAzIChFbGVjdHJvbmljKSYjeEQ7MTkzMi02
MjAzIChMaW5raW5nKTwvaXNibj48YWNjZXNzaW9uLW51bT4yNDEyNDUwMjwvYWNjZXNzaW9uLW51
bT48dXJscz48L3VybHM+PGN1c3RvbTI+UE1DMzc5MDg4MTwvY3VzdG9tMj48ZWxlY3Ryb25pYy1y
ZXNvdXJjZS1udW0+MTAuMTM3MS9qb3VybmFsLnBvbmUuMDA3NTY1Mj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76201">
              <w:rPr>
                <w:rFonts w:ascii="Times New Roman" w:hAnsi="Times New Roman"/>
                <w:sz w:val="16"/>
                <w:szCs w:val="16"/>
              </w:rPr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56" w:tooltip="Zhao, 2013 #56" w:history="1">
              <w:r>
                <w:rPr>
                  <w:rFonts w:ascii="Times New Roman" w:hAnsi="Times New Roman"/>
                  <w:noProof/>
                  <w:sz w:val="16"/>
                  <w:szCs w:val="16"/>
                </w:rPr>
                <w:t>56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63348ED9" w14:textId="77777777" w:rsidR="00B97824" w:rsidRPr="00B76201" w:rsidRDefault="00B97824" w:rsidP="00940E05">
            <w:pPr>
              <w:keepNext/>
              <w:keepLines/>
              <w:outlineLvl w:val="2"/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Mouse macrophage line (J774A.1) and human macrophages (THP-1)</w:t>
            </w:r>
          </w:p>
        </w:tc>
        <w:tc>
          <w:tcPr>
            <w:tcW w:w="2520" w:type="dxa"/>
          </w:tcPr>
          <w:p w14:paraId="72590BAC" w14:textId="77777777" w:rsidR="00B97824" w:rsidRPr="00B76201" w:rsidRDefault="00B97824" w:rsidP="00940E05">
            <w:pPr>
              <w:keepNext/>
              <w:keepLines/>
              <w:outlineLvl w:val="2"/>
              <w:rPr>
                <w:rFonts w:ascii="Times New Roman" w:eastAsiaTheme="minorEastAsia" w:hAnsi="Times New Roman" w:cstheme="minorBidi"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concentrations in infected macrophages were compared to uninfected macrophages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. 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Cells were treated with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chelator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s 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to determine source of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2160" w:type="dxa"/>
          </w:tcPr>
          <w:p w14:paraId="5D21B474" w14:textId="77777777" w:rsidR="00B97824" w:rsidRPr="00B76201" w:rsidRDefault="00B97824" w:rsidP="00940E05">
            <w:pPr>
              <w:keepNext/>
              <w:keepLines/>
              <w:outlineLvl w:val="2"/>
              <w:rPr>
                <w:rFonts w:ascii="Times New Roman" w:eastAsiaTheme="majorEastAsia" w:hAnsi="Times New Roman" w:cstheme="minorBidi"/>
                <w:b/>
                <w:bCs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J774A.1 or THP-1 cells were infected with</w:t>
            </w:r>
          </w:p>
          <w:p w14:paraId="7114A06D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L. interrogans icterohaemorrhagiae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serotype </w:t>
            </w:r>
            <w:r w:rsidRPr="000A5609">
              <w:rPr>
                <w:rFonts w:ascii="Times New Roman" w:hAnsi="Times New Roman"/>
                <w:i/>
                <w:sz w:val="16"/>
                <w:szCs w:val="16"/>
              </w:rPr>
              <w:t>Lai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strain Lai at a density of 100 leptospires per cell</w:t>
            </w:r>
          </w:p>
        </w:tc>
        <w:tc>
          <w:tcPr>
            <w:tcW w:w="2430" w:type="dxa"/>
          </w:tcPr>
          <w:p w14:paraId="3F5B7114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hanges in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calculated by: </w:t>
            </w:r>
            <w:r>
              <w:rPr>
                <w:rFonts w:ascii="Times New Roman" w:hAnsi="Times New Roman"/>
                <w:sz w:val="16"/>
                <w:szCs w:val="16"/>
              </w:rPr>
              <w:t>(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fluorescence intensity in 500 infected cells</w:t>
            </w:r>
            <w:r>
              <w:rPr>
                <w:rFonts w:ascii="Times New Roman" w:hAnsi="Times New Roman"/>
                <w:sz w:val="16"/>
                <w:szCs w:val="16"/>
              </w:rPr>
              <w:t>)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/ </w:t>
            </w:r>
            <w:r>
              <w:rPr>
                <w:rFonts w:ascii="Times New Roman" w:hAnsi="Times New Roman"/>
                <w:sz w:val="16"/>
                <w:szCs w:val="16"/>
              </w:rPr>
              <w:t>(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fluorescence intensity in the same number of cells before infection</w:t>
            </w:r>
            <w:r>
              <w:rPr>
                <w:rFonts w:ascii="Times New Roman" w:hAnsi="Times New Roman"/>
                <w:sz w:val="16"/>
                <w:szCs w:val="16"/>
              </w:rPr>
              <w:t>)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x100%</w:t>
            </w:r>
          </w:p>
        </w:tc>
        <w:tc>
          <w:tcPr>
            <w:tcW w:w="3978" w:type="dxa"/>
          </w:tcPr>
          <w:p w14:paraId="320DF34B" w14:textId="77777777" w:rsidR="00B97824" w:rsidRPr="00B76201" w:rsidRDefault="00B97824" w:rsidP="00940E05">
            <w:pPr>
              <w:keepNext/>
              <w:keepLines/>
              <w:outlineLvl w:val="2"/>
              <w:rPr>
                <w:rFonts w:ascii="Times New Roman" w:eastAsiaTheme="majorEastAsia" w:hAnsi="Times New Roman" w:cstheme="minorBidi"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L. interrogans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infection significantly elevated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levels (p&lt;0.05) due to extracellular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influx and intracellular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release. High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induced macrophage apoptosis and necrosis (p&lt;0.05). Calcium chelators reduced the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elevation during infection</w:t>
            </w:r>
          </w:p>
          <w:p w14:paraId="5C3B54B8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b/>
                <w:bCs/>
                <w:color w:val="345A8A" w:themeColor="accent1" w:themeShade="B5"/>
                <w:sz w:val="16"/>
                <w:szCs w:val="16"/>
              </w:rPr>
            </w:pPr>
          </w:p>
        </w:tc>
      </w:tr>
      <w:tr w:rsidR="00B97824" w:rsidRPr="00B76201" w14:paraId="06A57CF0" w14:textId="77777777" w:rsidTr="00940E05">
        <w:trPr>
          <w:trHeight w:val="340"/>
        </w:trPr>
        <w:tc>
          <w:tcPr>
            <w:tcW w:w="918" w:type="dxa"/>
          </w:tcPr>
          <w:p w14:paraId="5CEFF5D0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bCs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MbzwvQXV0aG9yPjxZZWFyPjIwMTM8L1llYXI+PFJlY051
bT41NzwvUmVjTnVtPjxEaXNwbGF5VGV4dD5bNTddPC9EaXNwbGF5VGV4dD48cmVjb3JkPjxyZWMt
bnVtYmVyPjU3PC9yZWMtbnVtYmVyPjxmb3JlaWduLWtleXM+PGtleSBhcHA9IkVOIiBkYi1pZD0i
MmU5MjJ0cnhnd3h0cjJldHJhcHZmYTJsZXBwOXBlMnRlZHNmIiB0aW1lc3RhbXA9IjE0NDc1MzAx
NTQiPjU3PC9rZXk+PC9mb3JlaWduLWtleXM+PHJlZi10eXBlIG5hbWU9IkpvdXJuYWwgQXJ0aWNs
ZSI+MTc8L3JlZi10eXBlPjxjb250cmlidXRvcnM+PGF1dGhvcnM+PGF1dGhvcj5MbywgWS4gWS48
L2F1dGhvcj48YXV0aG9yPkhzdSwgUy4gSC48L2F1dGhvcj48YXV0aG9yPktvLCBZLiBDLjwvYXV0
aG9yPjxhdXRob3I+SHVuZywgQy4gQy48L2F1dGhvcj48YXV0aG9yPkNoYW5nLCBNLiBZLjwvYXV0
aG9yPjxhdXRob3I+SHN1LCBILiBILjwvYXV0aG9yPjxhdXRob3I+UGFuLCBNLiBKLjwvYXV0aG9y
PjxhdXRob3I+Q2hlbiwgWS4gVy48L2F1dGhvcj48YXV0aG9yPkxlZSwgQy4gSC48L2F1dGhvcj48
YXV0aG9yPlRzZW5nLCBGLiBHLjwvYXV0aG9yPjxhdXRob3I+U3VuLCBZLiBKLjwvYXV0aG9yPjxh
dXRob3I+WWFuZywgQy4gVy48L2F1dGhvcj48YXV0aG9yPlBhbiwgUi4gTC48L2F1dGhvcj48L2F1
dGhvcnM+PC9jb250cmlidXRvcnM+PGF1dGgtYWRkcmVzcz5EZXBhcnRtZW50IG9mIExpZmUgU2Np
ZW5jZSBhbmQgSW5zdGl0dXRlIG9mIEJpb2luZm9ybWF0aWNzIGFuZCBTdHJ1Y3R1cmFsIEJpb2xv
Z3ksIENvbGxlZ2Ugb2YgTGlmZSBTY2llbmNlLCBOYXRpb25hbCBUc2luZyBIdWEgVW5pdmVyc2l0
eSwgSHNpbiBDaHUgMzAwMTMsIFRhaXdhbi48L2F1dGgtYWRkcmVzcz48dGl0bGVzPjx0aXRsZT5F
c3NlbnRpYWwgY2FsY2l1bS1iaW5kaW5nIGNsdXN0ZXIgb2YgTGVwdG9zcGlyYSBMaXBMMzIgcHJv
dGVpbiBmb3IgaW5mbGFtbWF0b3J5IHJlc3BvbnNlcyB0aHJvdWdoIHRoZSBUb2xsLWxpa2UgcmVj
ZXB0b3IgMiBwYXRod2F5PC90aXRsZT48c2Vjb25kYXJ5LXRpdGxlPkogQmlvbCBDaGVtPC9zZWNv
bmRhcnktdGl0bGU+PGFsdC10aXRsZT5UaGUgSm91cm5hbCBvZiBiaW9sb2dpY2FsIGNoZW1pc3Ry
eTwvYWx0LXRpdGxlPjwvdGl0bGVzPjxwZXJpb2RpY2FsPjxmdWxsLXRpdGxlPkogQmlvbCBDaGVt
PC9mdWxsLXRpdGxlPjxhYmJyLTE+VGhlIEpvdXJuYWwgb2YgYmlvbG9naWNhbCBjaGVtaXN0cnk8
L2FiYnItMT48L3BlcmlvZGljYWw+PGFsdC1wZXJpb2RpY2FsPjxmdWxsLXRpdGxlPkogQmlvbCBD
aGVtPC9mdWxsLXRpdGxlPjxhYmJyLTE+VGhlIEpvdXJuYWwgb2YgYmlvbG9naWNhbCBjaGVtaXN0
cnk8L2FiYnItMT48L2FsdC1wZXJpb2RpY2FsPjxwYWdlcz4xMjMzNS00NDwvcGFnZXM+PHZvbHVt
ZT4yODg8L3ZvbHVtZT48bnVtYmVyPjE3PC9udW1iZXI+PGVkaXRpb24+MjAxMy8wMy8xNTwvZWRp
dGlvbj48a2V5d29yZHM+PGtleXdvcmQ+QmFjdGVyaWFsIE91dGVyIE1lbWJyYW5lIFByb3RlaW5z
L2dlbmV0aWNzLyBtZXRhYm9saXNtPC9rZXl3b3JkPjxrZXl3b3JkPkNlbGwgTGluZTwva2V5d29y
ZD48a2V5d29yZD5DaGVtb2tpbmUgQ0NMMi9iaW9zeW50aGVzaXMvZ2VuZXRpY3M8L2tleXdvcmQ+
PGtleXdvcmQ+SHVtYW5zPC9rZXl3b3JkPjxrZXl3b3JkPkluZmxhbW1hdGlvbi9nZW5ldGljcy9t
ZXRhYm9saXNtL3BhdGhvbG9neTwva2V5d29yZD48a2V5d29yZD5JbnRlcmxldWtpbi04L2Jpb3N5
bnRoZXNpcy9nZW5ldGljczwva2V5d29yZD48a2V5d29yZD5LaWRuZXkvIG1ldGFib2xpc20vcGF0
aG9sb2d5PC9rZXl3b3JkPjxrZXl3b3JkPkxlcHRvc3BpcmEvZ2VuZXRpY3MvIG1ldGFib2xpc208
L2tleXdvcmQ+PGtleXdvcmQ+TGVwdG9zcGlyb3Npcy9nZW5ldGljcy8gbWV0YWJvbGlzbS9wYXRo
b2xvZ3k8L2tleXdvcmQ+PGtleXdvcmQ+TGlwb3Byb3RlaW5zL2dlbmV0aWNzLyBtZXRhYm9saXNt
PC9rZXl3b3JkPjxrZXl3b3JkPk1hdHJpeCBNZXRhbGxvcHJvdGVpbmFzZSA3L2Jpb3N5bnRoZXNp
cy9nZW5ldGljczwva2V5d29yZD48a2V5d29yZD5NdXRhZ2VuZXNpcywgU2l0ZS1EaXJlY3RlZDwv
a2V5d29yZD48a2V5d29yZD5TaWduYWwgVHJhbnNkdWN0aW9uPC9rZXl3b3JkPjxrZXl3b3JkPlRv
bGwtTGlrZSBSZWNlcHRvciAyL2dlbmV0aWNzLyBtZXRhYm9saXNtPC9rZXl3b3JkPjxrZXl3b3Jk
PlR1bW9yIE5lY3Jvc2lzIEZhY3Rvci1hbHBoYS9iaW9zeW50aGVzaXMvZ2VuZXRpY3M8L2tleXdv
cmQ+PC9rZXl3b3Jkcz48ZGF0ZXM+PHllYXI+MjAxMzwveWVhcj48cHViLWRhdGVzPjxkYXRlPkFw
ciAyNjwvZGF0ZT48L3B1Yi1kYXRlcz48L2RhdGVzPjxpc2JuPjEwODMtMzUxWCAoRWxlY3Ryb25p
YykmI3hEOzAwMjEtOTI1OCAoTGlua2luZyk8L2lzYm4+PGFjY2Vzc2lvbi1udW0+MjM0ODY0NjU8
L2FjY2Vzc2lvbi1udW0+PHVybHM+PC91cmxzPjxjdXN0b20yPlBNQzM2MzY5MTc8L2N1c3RvbTI+
PGVsZWN0cm9uaWMtcmVzb3VyY2UtbnVtPjEwLjEwNzQvamJjLk0xMTIuNDE4Njk5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MbzwvQXV0aG9yPjxZZWFyPjIwMTM8L1llYXI+PFJlY051
bT41NzwvUmVjTnVtPjxEaXNwbGF5VGV4dD5bNTddPC9EaXNwbGF5VGV4dD48cmVjb3JkPjxyZWMt
bnVtYmVyPjU3PC9yZWMtbnVtYmVyPjxmb3JlaWduLWtleXM+PGtleSBhcHA9IkVOIiBkYi1pZD0i
MmU5MjJ0cnhnd3h0cjJldHJhcHZmYTJsZXBwOXBlMnRlZHNmIiB0aW1lc3RhbXA9IjE0NDc1MzAx
NTQiPjU3PC9rZXk+PC9mb3JlaWduLWtleXM+PHJlZi10eXBlIG5hbWU9IkpvdXJuYWwgQXJ0aWNs
ZSI+MTc8L3JlZi10eXBlPjxjb250cmlidXRvcnM+PGF1dGhvcnM+PGF1dGhvcj5MbywgWS4gWS48
L2F1dGhvcj48YXV0aG9yPkhzdSwgUy4gSC48L2F1dGhvcj48YXV0aG9yPktvLCBZLiBDLjwvYXV0
aG9yPjxhdXRob3I+SHVuZywgQy4gQy48L2F1dGhvcj48YXV0aG9yPkNoYW5nLCBNLiBZLjwvYXV0
aG9yPjxhdXRob3I+SHN1LCBILiBILjwvYXV0aG9yPjxhdXRob3I+UGFuLCBNLiBKLjwvYXV0aG9y
PjxhdXRob3I+Q2hlbiwgWS4gVy48L2F1dGhvcj48YXV0aG9yPkxlZSwgQy4gSC48L2F1dGhvcj48
YXV0aG9yPlRzZW5nLCBGLiBHLjwvYXV0aG9yPjxhdXRob3I+U3VuLCBZLiBKLjwvYXV0aG9yPjxh
dXRob3I+WWFuZywgQy4gVy48L2F1dGhvcj48YXV0aG9yPlBhbiwgUi4gTC48L2F1dGhvcj48L2F1
dGhvcnM+PC9jb250cmlidXRvcnM+PGF1dGgtYWRkcmVzcz5EZXBhcnRtZW50IG9mIExpZmUgU2Np
ZW5jZSBhbmQgSW5zdGl0dXRlIG9mIEJpb2luZm9ybWF0aWNzIGFuZCBTdHJ1Y3R1cmFsIEJpb2xv
Z3ksIENvbGxlZ2Ugb2YgTGlmZSBTY2llbmNlLCBOYXRpb25hbCBUc2luZyBIdWEgVW5pdmVyc2l0
eSwgSHNpbiBDaHUgMzAwMTMsIFRhaXdhbi48L2F1dGgtYWRkcmVzcz48dGl0bGVzPjx0aXRsZT5F
c3NlbnRpYWwgY2FsY2l1bS1iaW5kaW5nIGNsdXN0ZXIgb2YgTGVwdG9zcGlyYSBMaXBMMzIgcHJv
dGVpbiBmb3IgaW5mbGFtbWF0b3J5IHJlc3BvbnNlcyB0aHJvdWdoIHRoZSBUb2xsLWxpa2UgcmVj
ZXB0b3IgMiBwYXRod2F5PC90aXRsZT48c2Vjb25kYXJ5LXRpdGxlPkogQmlvbCBDaGVtPC9zZWNv
bmRhcnktdGl0bGU+PGFsdC10aXRsZT5UaGUgSm91cm5hbCBvZiBiaW9sb2dpY2FsIGNoZW1pc3Ry
eTwvYWx0LXRpdGxlPjwvdGl0bGVzPjxwZXJpb2RpY2FsPjxmdWxsLXRpdGxlPkogQmlvbCBDaGVt
PC9mdWxsLXRpdGxlPjxhYmJyLTE+VGhlIEpvdXJuYWwgb2YgYmlvbG9naWNhbCBjaGVtaXN0cnk8
L2FiYnItMT48L3BlcmlvZGljYWw+PGFsdC1wZXJpb2RpY2FsPjxmdWxsLXRpdGxlPkogQmlvbCBD
aGVtPC9mdWxsLXRpdGxlPjxhYmJyLTE+VGhlIEpvdXJuYWwgb2YgYmlvbG9naWNhbCBjaGVtaXN0
cnk8L2FiYnItMT48L2FsdC1wZXJpb2RpY2FsPjxwYWdlcz4xMjMzNS00NDwvcGFnZXM+PHZvbHVt
ZT4yODg8L3ZvbHVtZT48bnVtYmVyPjE3PC9udW1iZXI+PGVkaXRpb24+MjAxMy8wMy8xNTwvZWRp
dGlvbj48a2V5d29yZHM+PGtleXdvcmQ+QmFjdGVyaWFsIE91dGVyIE1lbWJyYW5lIFByb3RlaW5z
L2dlbmV0aWNzLyBtZXRhYm9saXNtPC9rZXl3b3JkPjxrZXl3b3JkPkNlbGwgTGluZTwva2V5d29y
ZD48a2V5d29yZD5DaGVtb2tpbmUgQ0NMMi9iaW9zeW50aGVzaXMvZ2VuZXRpY3M8L2tleXdvcmQ+
PGtleXdvcmQ+SHVtYW5zPC9rZXl3b3JkPjxrZXl3b3JkPkluZmxhbW1hdGlvbi9nZW5ldGljcy9t
ZXRhYm9saXNtL3BhdGhvbG9neTwva2V5d29yZD48a2V5d29yZD5JbnRlcmxldWtpbi04L2Jpb3N5
bnRoZXNpcy9nZW5ldGljczwva2V5d29yZD48a2V5d29yZD5LaWRuZXkvIG1ldGFib2xpc20vcGF0
aG9sb2d5PC9rZXl3b3JkPjxrZXl3b3JkPkxlcHRvc3BpcmEvZ2VuZXRpY3MvIG1ldGFib2xpc208
L2tleXdvcmQ+PGtleXdvcmQ+TGVwdG9zcGlyb3Npcy9nZW5ldGljcy8gbWV0YWJvbGlzbS9wYXRo
b2xvZ3k8L2tleXdvcmQ+PGtleXdvcmQ+TGlwb3Byb3RlaW5zL2dlbmV0aWNzLyBtZXRhYm9saXNt
PC9rZXl3b3JkPjxrZXl3b3JkPk1hdHJpeCBNZXRhbGxvcHJvdGVpbmFzZSA3L2Jpb3N5bnRoZXNp
cy9nZW5ldGljczwva2V5d29yZD48a2V5d29yZD5NdXRhZ2VuZXNpcywgU2l0ZS1EaXJlY3RlZDwv
a2V5d29yZD48a2V5d29yZD5TaWduYWwgVHJhbnNkdWN0aW9uPC9rZXl3b3JkPjxrZXl3b3JkPlRv
bGwtTGlrZSBSZWNlcHRvciAyL2dlbmV0aWNzLyBtZXRhYm9saXNtPC9rZXl3b3JkPjxrZXl3b3Jk
PlR1bW9yIE5lY3Jvc2lzIEZhY3Rvci1hbHBoYS9iaW9zeW50aGVzaXMvZ2VuZXRpY3M8L2tleXdv
cmQ+PC9rZXl3b3Jkcz48ZGF0ZXM+PHllYXI+MjAxMzwveWVhcj48cHViLWRhdGVzPjxkYXRlPkFw
ciAyNjwvZGF0ZT48L3B1Yi1kYXRlcz48L2RhdGVzPjxpc2JuPjEwODMtMzUxWCAoRWxlY3Ryb25p
YykmI3hEOzAwMjEtOTI1OCAoTGlua2luZyk8L2lzYm4+PGFjY2Vzc2lvbi1udW0+MjM0ODY0NjU8
L2FjY2Vzc2lvbi1udW0+PHVybHM+PC91cmxzPjxjdXN0b20yPlBNQzM2MzY5MTc8L2N1c3RvbTI+
PGVsZWN0cm9uaWMtcmVzb3VyY2UtbnVtPjEwLjEwNzQvamJjLk0xMTIuNDE4Njk5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76201">
              <w:rPr>
                <w:rFonts w:ascii="Times New Roman" w:hAnsi="Times New Roman"/>
                <w:sz w:val="16"/>
                <w:szCs w:val="16"/>
              </w:rPr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57" w:tooltip="Lo, 2013 #57" w:history="1">
              <w:r>
                <w:rPr>
                  <w:rFonts w:ascii="Times New Roman" w:hAnsi="Times New Roman"/>
                  <w:noProof/>
                  <w:sz w:val="16"/>
                  <w:szCs w:val="16"/>
                </w:rPr>
                <w:t>57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7CB618AE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 xml:space="preserve">Human kidney cells </w:t>
            </w: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in vitro</w:t>
            </w:r>
          </w:p>
        </w:tc>
        <w:tc>
          <w:tcPr>
            <w:tcW w:w="2520" w:type="dxa"/>
          </w:tcPr>
          <w:p w14:paraId="70DDCF88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-binding mutants of LipL32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 (lipoprotein 32)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were created to analyze the role of the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-binding cluster in LipL32</w:t>
            </w:r>
          </w:p>
        </w:tc>
        <w:tc>
          <w:tcPr>
            <w:tcW w:w="2160" w:type="dxa"/>
          </w:tcPr>
          <w:p w14:paraId="086F8C38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 xml:space="preserve">L. </w:t>
            </w:r>
            <w:proofErr w:type="spellStart"/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shermani</w:t>
            </w:r>
            <w:proofErr w:type="spellEnd"/>
            <w:r w:rsidRPr="00B76201">
              <w:rPr>
                <w:rFonts w:ascii="Times New Roman" w:hAnsi="Times New Roman"/>
                <w:i/>
                <w:sz w:val="16"/>
                <w:szCs w:val="16"/>
              </w:rPr>
              <w:t xml:space="preserve"> 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Lipl32 gene transformed into </w:t>
            </w: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2430" w:type="dxa"/>
          </w:tcPr>
          <w:p w14:paraId="3A6304E7" w14:textId="77777777" w:rsidR="00B97824" w:rsidRPr="00B76201" w:rsidRDefault="00B97824" w:rsidP="00940E05">
            <w:pPr>
              <w:keepNext/>
              <w:keepLines/>
              <w:tabs>
                <w:tab w:val="center" w:pos="4320"/>
                <w:tab w:val="right" w:pos="8640"/>
              </w:tabs>
              <w:outlineLvl w:val="2"/>
              <w:rPr>
                <w:rFonts w:ascii="Times New Roman" w:eastAsiaTheme="minorEastAsia" w:hAnsi="Times New Roman" w:cstheme="minorBidi"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binding integrity to LipL32 assessed by CD 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(circular dichroism) 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spectrometry using a probe for detecting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-binding proteins</w:t>
            </w:r>
          </w:p>
        </w:tc>
        <w:tc>
          <w:tcPr>
            <w:tcW w:w="3978" w:type="dxa"/>
          </w:tcPr>
          <w:p w14:paraId="03BFF37B" w14:textId="77777777" w:rsidR="00B97824" w:rsidRPr="00B76201" w:rsidRDefault="00B97824" w:rsidP="00940E05">
            <w:pPr>
              <w:keepNext/>
              <w:keepLines/>
              <w:outlineLvl w:val="2"/>
              <w:rPr>
                <w:rFonts w:ascii="Times New Roman" w:eastAsiaTheme="majorEastAsia" w:hAnsi="Times New Roman" w:cstheme="minorBidi"/>
                <w:b/>
                <w:bCs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binding of LipL32 essential for regulating interaction with TLR2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 (toll-like receptor 2)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for inflammatory response induction</w:t>
            </w:r>
          </w:p>
          <w:p w14:paraId="75EC55D3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</w:p>
        </w:tc>
      </w:tr>
      <w:tr w:rsidR="00B97824" w:rsidRPr="00B76201" w14:paraId="0914E760" w14:textId="77777777" w:rsidTr="00940E05">
        <w:trPr>
          <w:trHeight w:val="340"/>
        </w:trPr>
        <w:tc>
          <w:tcPr>
            <w:tcW w:w="918" w:type="dxa"/>
          </w:tcPr>
          <w:p w14:paraId="15B6AB47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bCs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UdW5nPC9BdXRob3I+PFllYXI+MjAxMDwvWWVhcj48UmVj
TnVtPjU4PC9SZWNOdW0+PERpc3BsYXlUZXh0Pls1OF08L0Rpc3BsYXlUZXh0PjxyZWNvcmQ+PHJl
Yy1udW1iZXI+NTg8L3JlYy1udW1iZXI+PGZvcmVpZ24ta2V5cz48a2V5IGFwcD0iRU4iIGRiLWlk
PSIyZTkyMnRyeGd3eHRyMmV0cmFwdmZhMmxlcHA5cGUydGVkc2YiIHRpbWVzdGFtcD0iMTQ0NzUz
MDE1NCI+NTg8L2tleT48L2ZvcmVpZ24ta2V5cz48cmVmLXR5cGUgbmFtZT0iSm91cm5hbCBBcnRp
Y2xlIj4xNzwvcmVmLXR5cGU+PGNvbnRyaWJ1dG9ycz48YXV0aG9ycz48YXV0aG9yPlR1bmcsIEou
IFkuPC9hdXRob3I+PGF1dGhvcj5ZYW5nLCBDLiBXLjwvYXV0aG9yPjxhdXRob3I+Q2hvdSwgUy4g
Vy48L2F1dGhvcj48YXV0aG9yPkxpbiwgQy4gQy48L2F1dGhvcj48YXV0aG9yPlN1biwgWS4gSi48
L2F1dGhvcj48L2F1dGhvcnM+PC9jb250cmlidXRvcnM+PGF1dGgtYWRkcmVzcz5JbnN0aXR1dGUg
b2YgQmlvaW5mb3JtYXRpY3MgYW5kIFN0cnVjdHVyYWwgQmlvbG9neSwgTmF0aW9uYWwgVHNpbmcg
SHVhIFVuaXZlcnNpdHksIEhzaW5jaHUgMzAwMTMsIFRhaXdhbi48L2F1dGgtYWRkcmVzcz48dGl0
bGVzPjx0aXRsZT5DYWxjaXVtIGJpbmRzIHRvIExpcEwzMiwgYSBsaXBvcHJvdGVpbiBmcm9tIHBh
dGhvZ2VuaWMgTGVwdG9zcGlyYSwgYW5kIG1vZHVsYXRlcyBmaWJyb25lY3RpbiBiaW5kaW5n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zMjQ1LTUyPC9wYWdlcz48dm9sdW1lPjI4NTwvdm9sdW1lPjxudW1i
ZXI+NTwvbnVtYmVyPjxlZGl0aW9uPjIwMDkvMTIvMDI8L2VkaXRpb24+PGtleXdvcmRzPjxrZXl3
b3JkPkFtaW5vIEFjaWQgU2VxdWVuY2U8L2tleXdvcmQ+PGtleXdvcmQ+QmFjdGVyaWFsIE91dGVy
IE1lbWJyYW5lIFByb3RlaW5zL2NoZW1pc3RyeS8gcGh5c2lvbG9neTwva2V5d29yZD48a2V5d29y
ZD5DYWxjaXVtLyBjaGVtaXN0cnk8L2tleXdvcmQ+PGtleXdvcmQ+Q2Fsb3JpbWV0cnkvbWV0aG9k
czwva2V5d29yZD48a2V5d29yZD5DaXJjdWxhciBEaWNocm9pc20vbWV0aG9kczwva2V5d29yZD48
a2V5d29yZD5DcnlzdGFsbG9ncmFwaHksIFgtUmF5L21ldGhvZHM8L2tleXdvcmQ+PGtleXdvcmQ+
RW56eW1lLUxpbmtlZCBJbW11bm9zb3JiZW50IEFzc2F5PC9rZXl3b3JkPjxrZXl3b3JkPkZpYnJv
bmVjdGlucy8gY2hlbWlzdHJ5PC9rZXl3b3JkPjxrZXl3b3JkPkxlcHRvc3BpcmEvIG1ldGFib2xp
c208L2tleXdvcmQ+PGtleXdvcmQ+TGlwb3Byb3RlaW5zL2NoZW1pc3RyeS8gcGh5c2lvbG9neTwv
a2V5d29yZD48a2V5d29yZD5Nb2xlY3VsYXIgU2VxdWVuY2UgRGF0YTwva2V5d29yZD48a2V5d29y
ZD5Qcm90ZWluIEJpbmRpbmc8L2tleXdvcmQ+PGtleXdvcmQ+UHJvdGVpbiBTdHJ1Y3R1cmUsIFNl
Y29uZGFyeTwva2V5d29yZD48a2V5d29yZD5TdXJmYWNlIFByb3BlcnRpZXM8L2tleXdvcmQ+PC9r
ZXl3b3Jkcz48ZGF0ZXM+PHllYXI+MjAxMDwveWVhcj48cHViLWRhdGVzPjxkYXRlPkphbiAyOTwv
ZGF0ZT48L3B1Yi1kYXRlcz48L2RhdGVzPjxpc2JuPjEwODMtMzUxWCAoRWxlY3Ryb25pYykmI3hE
OzAwMjEtOTI1OCAoTGlua2luZyk8L2lzYm4+PGFjY2Vzc2lvbi1udW0+MTk5NDg3MzU8L2FjY2Vz
c2lvbi1udW0+PHVybHM+PC91cmxzPjxjdXN0b20yPlBNQzI4MjM0NjU8L2N1c3RvbTI+PGVsZWN0
cm9uaWMtcmVzb3VyY2UtbnVtPjEwLjEwNzQvamJjLk0xMDkuMDA2MzIw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UdW5nPC9BdXRob3I+PFllYXI+MjAxMDwvWWVhcj48UmVj
TnVtPjU4PC9SZWNOdW0+PERpc3BsYXlUZXh0Pls1OF08L0Rpc3BsYXlUZXh0PjxyZWNvcmQ+PHJl
Yy1udW1iZXI+NTg8L3JlYy1udW1iZXI+PGZvcmVpZ24ta2V5cz48a2V5IGFwcD0iRU4iIGRiLWlk
PSIyZTkyMnRyeGd3eHRyMmV0cmFwdmZhMmxlcHA5cGUydGVkc2YiIHRpbWVzdGFtcD0iMTQ0NzUz
MDE1NCI+NTg8L2tleT48L2ZvcmVpZ24ta2V5cz48cmVmLXR5cGUgbmFtZT0iSm91cm5hbCBBcnRp
Y2xlIj4xNzwvcmVmLXR5cGU+PGNvbnRyaWJ1dG9ycz48YXV0aG9ycz48YXV0aG9yPlR1bmcsIEou
IFkuPC9hdXRob3I+PGF1dGhvcj5ZYW5nLCBDLiBXLjwvYXV0aG9yPjxhdXRob3I+Q2hvdSwgUy4g
Vy48L2F1dGhvcj48YXV0aG9yPkxpbiwgQy4gQy48L2F1dGhvcj48YXV0aG9yPlN1biwgWS4gSi48
L2F1dGhvcj48L2F1dGhvcnM+PC9jb250cmlidXRvcnM+PGF1dGgtYWRkcmVzcz5JbnN0aXR1dGUg
b2YgQmlvaW5mb3JtYXRpY3MgYW5kIFN0cnVjdHVyYWwgQmlvbG9neSwgTmF0aW9uYWwgVHNpbmcg
SHVhIFVuaXZlcnNpdHksIEhzaW5jaHUgMzAwMTMsIFRhaXdhbi48L2F1dGgtYWRkcmVzcz48dGl0
bGVzPjx0aXRsZT5DYWxjaXVtIGJpbmRzIHRvIExpcEwzMiwgYSBsaXBvcHJvdGVpbiBmcm9tIHBh
dGhvZ2VuaWMgTGVwdG9zcGlyYSwgYW5kIG1vZHVsYXRlcyBmaWJyb25lY3RpbiBiaW5kaW5n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zMjQ1LTUyPC9wYWdlcz48dm9sdW1lPjI4NTwvdm9sdW1lPjxudW1i
ZXI+NTwvbnVtYmVyPjxlZGl0aW9uPjIwMDkvMTIvMDI8L2VkaXRpb24+PGtleXdvcmRzPjxrZXl3
b3JkPkFtaW5vIEFjaWQgU2VxdWVuY2U8L2tleXdvcmQ+PGtleXdvcmQ+QmFjdGVyaWFsIE91dGVy
IE1lbWJyYW5lIFByb3RlaW5zL2NoZW1pc3RyeS8gcGh5c2lvbG9neTwva2V5d29yZD48a2V5d29y
ZD5DYWxjaXVtLyBjaGVtaXN0cnk8L2tleXdvcmQ+PGtleXdvcmQ+Q2Fsb3JpbWV0cnkvbWV0aG9k
czwva2V5d29yZD48a2V5d29yZD5DaXJjdWxhciBEaWNocm9pc20vbWV0aG9kczwva2V5d29yZD48
a2V5d29yZD5DcnlzdGFsbG9ncmFwaHksIFgtUmF5L21ldGhvZHM8L2tleXdvcmQ+PGtleXdvcmQ+
RW56eW1lLUxpbmtlZCBJbW11bm9zb3JiZW50IEFzc2F5PC9rZXl3b3JkPjxrZXl3b3JkPkZpYnJv
bmVjdGlucy8gY2hlbWlzdHJ5PC9rZXl3b3JkPjxrZXl3b3JkPkxlcHRvc3BpcmEvIG1ldGFib2xp
c208L2tleXdvcmQ+PGtleXdvcmQ+TGlwb3Byb3RlaW5zL2NoZW1pc3RyeS8gcGh5c2lvbG9neTwv
a2V5d29yZD48a2V5d29yZD5Nb2xlY3VsYXIgU2VxdWVuY2UgRGF0YTwva2V5d29yZD48a2V5d29y
ZD5Qcm90ZWluIEJpbmRpbmc8L2tleXdvcmQ+PGtleXdvcmQ+UHJvdGVpbiBTdHJ1Y3R1cmUsIFNl
Y29uZGFyeTwva2V5d29yZD48a2V5d29yZD5TdXJmYWNlIFByb3BlcnRpZXM8L2tleXdvcmQ+PC9r
ZXl3b3Jkcz48ZGF0ZXM+PHllYXI+MjAxMDwveWVhcj48cHViLWRhdGVzPjxkYXRlPkphbiAyOTwv
ZGF0ZT48L3B1Yi1kYXRlcz48L2RhdGVzPjxpc2JuPjEwODMtMzUxWCAoRWxlY3Ryb25pYykmI3hE
OzAwMjEtOTI1OCAoTGlua2luZyk8L2lzYm4+PGFjY2Vzc2lvbi1udW0+MTk5NDg3MzU8L2FjY2Vz
c2lvbi1udW0+PHVybHM+PC91cmxzPjxjdXN0b20yPlBNQzI4MjM0NjU8L2N1c3RvbTI+PGVsZWN0
cm9uaWMtcmVzb3VyY2UtbnVtPjEwLjEwNzQvamJjLk0xMDkuMDA2MzIw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76201">
              <w:rPr>
                <w:rFonts w:ascii="Times New Roman" w:hAnsi="Times New Roman"/>
                <w:sz w:val="16"/>
                <w:szCs w:val="16"/>
              </w:rPr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58" w:tooltip="Tung, 2010 #58" w:history="1">
              <w:r>
                <w:rPr>
                  <w:rFonts w:ascii="Times New Roman" w:hAnsi="Times New Roman"/>
                  <w:noProof/>
                  <w:sz w:val="16"/>
                  <w:szCs w:val="16"/>
                </w:rPr>
                <w:t>58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1BD57D17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 xml:space="preserve">E. </w:t>
            </w:r>
            <w:proofErr w:type="gramStart"/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coli</w:t>
            </w:r>
            <w:proofErr w:type="gramEnd"/>
            <w:r w:rsidRPr="00B76201">
              <w:rPr>
                <w:rFonts w:ascii="Times New Roman" w:hAnsi="Times New Roman"/>
                <w:sz w:val="16"/>
                <w:szCs w:val="16"/>
              </w:rPr>
              <w:t xml:space="preserve"> strain B834</w:t>
            </w:r>
          </w:p>
        </w:tc>
        <w:tc>
          <w:tcPr>
            <w:tcW w:w="2520" w:type="dxa"/>
          </w:tcPr>
          <w:p w14:paraId="682C9AF8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D spectra assessed binding affinity of LipL32 to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and fibronectin F30 (human fibronectin fragment) in </w:t>
            </w: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2160" w:type="dxa"/>
          </w:tcPr>
          <w:p w14:paraId="1241FE1A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 xml:space="preserve">L. </w:t>
            </w:r>
            <w:proofErr w:type="spellStart"/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shermani</w:t>
            </w:r>
            <w:proofErr w:type="spellEnd"/>
            <w:r w:rsidRPr="00B76201">
              <w:rPr>
                <w:rFonts w:ascii="Times New Roman" w:hAnsi="Times New Roman"/>
                <w:sz w:val="16"/>
                <w:szCs w:val="16"/>
              </w:rPr>
              <w:t xml:space="preserve"> LipL32 gene transformed into </w:t>
            </w: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2430" w:type="dxa"/>
          </w:tcPr>
          <w:p w14:paraId="08BDF567" w14:textId="77777777" w:rsidR="00B97824" w:rsidRPr="00B76201" w:rsidRDefault="00B97824" w:rsidP="00940E05">
            <w:pPr>
              <w:keepNext/>
              <w:keepLines/>
              <w:tabs>
                <w:tab w:val="center" w:pos="4320"/>
                <w:tab w:val="right" w:pos="8640"/>
              </w:tabs>
              <w:outlineLvl w:val="2"/>
              <w:rPr>
                <w:rFonts w:ascii="Times New Roman" w:eastAsiaTheme="minorEastAsia" w:hAnsi="Times New Roman" w:cstheme="minorBidi"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and fibronectin F30 binding affinity assessed by CD spectrometry</w:t>
            </w:r>
          </w:p>
        </w:tc>
        <w:tc>
          <w:tcPr>
            <w:tcW w:w="3978" w:type="dxa"/>
          </w:tcPr>
          <w:p w14:paraId="7A7C2E9B" w14:textId="77777777" w:rsidR="00B97824" w:rsidRPr="00B76201" w:rsidRDefault="00B97824" w:rsidP="00940E05">
            <w:pPr>
              <w:tabs>
                <w:tab w:val="center" w:pos="4320"/>
                <w:tab w:val="right" w:pos="8640"/>
              </w:tabs>
              <w:rPr>
                <w:rFonts w:ascii="Times New Roman" w:eastAsiaTheme="minorEastAsia" w:hAnsi="Times New Roman" w:cstheme="minorBidi"/>
                <w:b/>
                <w:bCs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promotes LipL32 binding to fibronectin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. 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Binding affinity for F30 was stronger for Ca</w:t>
            </w:r>
            <w:r w:rsidRPr="00940E05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bound LipL32 than for Ca</w:t>
            </w:r>
            <w:r w:rsidRPr="00940E05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-free LipL32 (K</w:t>
            </w:r>
            <w:r w:rsidRPr="00B76201">
              <w:rPr>
                <w:rFonts w:ascii="Times New Roman" w:hAnsi="Times New Roman"/>
                <w:sz w:val="16"/>
                <w:szCs w:val="16"/>
                <w:vertAlign w:val="subscript"/>
              </w:rPr>
              <w:t>d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values = 0.29 </w:t>
            </w:r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 xml:space="preserve">± 0.01 </w:t>
            </w:r>
            <w:proofErr w:type="spellStart"/>
            <w:r w:rsidRPr="00B76201">
              <w:rPr>
                <w:rFonts w:ascii="Times New Roman" w:hAnsi="Times New Roman"/>
                <w:color w:val="000000"/>
                <w:sz w:val="16"/>
                <w:szCs w:val="16"/>
              </w:rPr>
              <w:t>μ</w:t>
            </w:r>
            <w:r>
              <w:rPr>
                <w:rFonts w:ascii="Times New Roman" w:hAnsi="Times New Roman"/>
                <w:sz w:val="16"/>
                <w:szCs w:val="16"/>
              </w:rPr>
              <w:t>M</w:t>
            </w:r>
            <w:proofErr w:type="spellEnd"/>
            <w:r w:rsidRPr="00B76201">
              <w:rPr>
                <w:rFonts w:ascii="Times New Roman" w:hAnsi="Times New Roman"/>
                <w:sz w:val="16"/>
                <w:szCs w:val="16"/>
              </w:rPr>
              <w:t xml:space="preserve"> and 1.15 </w:t>
            </w:r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 xml:space="preserve">± 0.06 </w:t>
            </w:r>
            <w:proofErr w:type="spellStart"/>
            <w:r w:rsidRPr="00B76201">
              <w:rPr>
                <w:rFonts w:ascii="Times New Roman" w:hAnsi="Times New Roman"/>
                <w:color w:val="000000"/>
                <w:sz w:val="16"/>
                <w:szCs w:val="16"/>
              </w:rPr>
              <w:t>μ</w:t>
            </w:r>
            <w:r>
              <w:rPr>
                <w:rFonts w:ascii="Times New Roman" w:hAnsi="Times New Roman"/>
                <w:sz w:val="16"/>
                <w:szCs w:val="16"/>
              </w:rPr>
              <w:t>M</w:t>
            </w:r>
            <w:proofErr w:type="spellEnd"/>
            <w:r w:rsidRPr="00B76201">
              <w:rPr>
                <w:rFonts w:ascii="Times New Roman" w:hAnsi="Times New Roman"/>
                <w:sz w:val="16"/>
                <w:szCs w:val="16"/>
              </w:rPr>
              <w:t>, respectively; p&lt;0.0001, R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=0.99)</w:t>
            </w:r>
          </w:p>
        </w:tc>
      </w:tr>
      <w:tr w:rsidR="00B97824" w:rsidRPr="00B76201" w14:paraId="7580DB02" w14:textId="77777777" w:rsidTr="00940E05">
        <w:trPr>
          <w:trHeight w:val="340"/>
        </w:trPr>
        <w:tc>
          <w:tcPr>
            <w:tcW w:w="918" w:type="dxa"/>
          </w:tcPr>
          <w:p w14:paraId="01FCF31E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bCs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IYXVrPC9BdXRob3I+PFllYXI+MjAxMjwvWWVhcj48UmVj
TnVtPjU5PC9SZWNOdW0+PERpc3BsYXlUZXh0Pls1OV08L0Rpc3BsYXlUZXh0PjxyZWNvcmQ+PHJl
Yy1udW1iZXI+NTk8L3JlYy1udW1iZXI+PGZvcmVpZ24ta2V5cz48a2V5IGFwcD0iRU4iIGRiLWlk
PSIyZTkyMnRyeGd3eHRyMmV0cmFwdmZhMmxlcHA5cGUydGVkc2YiIHRpbWVzdGFtcD0iMTQ0NzUz
MDE1NCI+NTk8L2tleT48L2ZvcmVpZ24ta2V5cz48cmVmLXR5cGUgbmFtZT0iSm91cm5hbCBBcnRp
Y2xlIj4xNzwvcmVmLXR5cGU+PGNvbnRyaWJ1dG9ycz48YXV0aG9ycz48YXV0aG9yPkhhdWssIFAu
PC9hdXRob3I+PGF1dGhvcj5CYXJib3NhLCBBLiBTLjwvYXV0aG9yPjxhdXRob3I+SG8sIFAuIEwu
PC9hdXRob3I+PGF1dGhvcj5GYXJhaCwgQy4gUy48L2F1dGhvcj48L2F1dGhvcnM+PC9jb250cmli
dXRvcnM+PGF1dGgtYWRkcmVzcz5EZXBhcnRhbWVudG8gZGUgQmlvcXVpbWljYSwgSW5zdGl0dXRv
IGRlIFF1aW1pY2EsIFVuaXZlcnNpZGFkZSBkZSBTYW8gUGF1bG8sIENFUCAwNTUxMy05NzAsIFNh
byBQYXVsby48L2F1dGgtYWRkcmVzcz48dGl0bGVzPjx0aXRsZT5DYWxjaXVtIGJpbmRpbmcgdG8g
bGVwdG9zcGlyYSBvdXRlciBtZW1icmFuZSBhbnRpZ2VuIExpcEwzMiBpcyBub3QgbmVjZXNzYXJ5
IGZvciBpdHMgaW50ZXJhY3Rpb24gd2l0aCBwbGFzbWEgZmlicm9uZWN0aW4sIGNvbGxhZ2VuIHR5
cGUgSVYsIGFuZCBwbGFzbWlub2dlbj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NDgyNi0zNDwvcGFnZXM+
PHZvbHVtZT4yODc8L3ZvbHVtZT48bnVtYmVyPjc8L251bWJlcj48ZWRpdGlvbj4yMDExLzEyLzA4
PC9lZGl0aW9uPjxrZXl3b3Jkcz48a2V5d29yZD5BbWlubyBBY2lkIFN1YnN0aXR1dGlvbjwva2V5
d29yZD48a2V5d29yZD5BbnRpZ2VucywgQmFjdGVyaWFsL2NoZW1pc3RyeS9nZW5ldGljcy8gbWV0
YWJvbGlzbTwva2V5d29yZD48a2V5d29yZD5CYWN0ZXJpYWwgT3V0ZXIgTWVtYnJhbmUgUHJvdGVp
bnMvY2hlbWlzdHJ5L2dlbmV0aWNzLyBtZXRhYm9saXNtPC9rZXl3b3JkPjxrZXl3b3JkPkNhbGNp
dW0vIG1ldGFib2xpc208L2tleXdvcmQ+PGtleXdvcmQ+Q2F0aW9ucywgRGl2YWxlbnQ8L2tleXdv
cmQ+PGtleXdvcmQ+Q29sbGFnZW4gVHlwZSBJVi9jaGVtaXN0cnkvZ2VuZXRpY3MvIG1ldGFib2xp
c208L2tleXdvcmQ+PGtleXdvcmQ+Rmlicm9uZWN0aW5zL2NoZW1pc3RyeS9nZW5ldGljcy8gbWV0
YWJvbGlzbTwva2V5d29yZD48a2V5d29yZD5IdW1hbnM8L2tleXdvcmQ+PGtleXdvcmQ+TGVwdG9z
cGlyYS9jaGVtaXN0cnkvZ2VuZXRpY3MvIG1ldGFib2xpc208L2tleXdvcmQ+PGtleXdvcmQ+TGlw
b3Byb3RlaW5zL2NoZW1pc3RyeS9nZW5ldGljcy8gbWV0YWJvbGlzbTwva2V5d29yZD48a2V5d29y
ZD5NdXRhdGlvbiwgTWlzc2Vuc2U8L2tleXdvcmQ+PGtleXdvcmQ+UGxhc21pbm9nZW4vY2hlbWlz
dHJ5L2dlbmV0aWNzLyBtZXRhYm9saXNtPC9rZXl3b3JkPjxrZXl3b3JkPlByb3RlaW4gQmluZGlu
Zzwva2V5d29yZD48a2V5d29yZD5Qcm90ZWluIFN0YWJpbGl0eTwva2V5d29yZD48L2tleXdvcmRz
PjxkYXRlcz48eWVhcj4yMDEyPC95ZWFyPjxwdWItZGF0ZXM+PGRhdGU+RmViIDEwPC9kYXRlPjwv
cHViLWRhdGVzPjwvZGF0ZXM+PGlzYm4+MTA4My0zNTFYIChFbGVjdHJvbmljKSYjeEQ7MDAyMS05
MjU4IChMaW5raW5nKTwvaXNibj48YWNjZXNzaW9uLW51bT4yMjE0NzY5ODwvYWNjZXNzaW9uLW51
bT48dXJscz48L3VybHM+PGN1c3RvbTI+UE1DMzI4MTYxNjwvY3VzdG9tMj48ZWxlY3Ryb25pYy1y
ZXNvdXJjZS1udW0+MTAuMTA3NC9qYmMuTTExMS4yNzcyMTA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IYXVrPC9BdXRob3I+PFllYXI+MjAxMjwvWWVhcj48UmVj
TnVtPjU5PC9SZWNOdW0+PERpc3BsYXlUZXh0Pls1OV08L0Rpc3BsYXlUZXh0PjxyZWNvcmQ+PHJl
Yy1udW1iZXI+NTk8L3JlYy1udW1iZXI+PGZvcmVpZ24ta2V5cz48a2V5IGFwcD0iRU4iIGRiLWlk
PSIyZTkyMnRyeGd3eHRyMmV0cmFwdmZhMmxlcHA5cGUydGVkc2YiIHRpbWVzdGFtcD0iMTQ0NzUz
MDE1NCI+NTk8L2tleT48L2ZvcmVpZ24ta2V5cz48cmVmLXR5cGUgbmFtZT0iSm91cm5hbCBBcnRp
Y2xlIj4xNzwvcmVmLXR5cGU+PGNvbnRyaWJ1dG9ycz48YXV0aG9ycz48YXV0aG9yPkhhdWssIFAu
PC9hdXRob3I+PGF1dGhvcj5CYXJib3NhLCBBLiBTLjwvYXV0aG9yPjxhdXRob3I+SG8sIFAuIEwu
PC9hdXRob3I+PGF1dGhvcj5GYXJhaCwgQy4gUy48L2F1dGhvcj48L2F1dGhvcnM+PC9jb250cmli
dXRvcnM+PGF1dGgtYWRkcmVzcz5EZXBhcnRhbWVudG8gZGUgQmlvcXVpbWljYSwgSW5zdGl0dXRv
IGRlIFF1aW1pY2EsIFVuaXZlcnNpZGFkZSBkZSBTYW8gUGF1bG8sIENFUCAwNTUxMy05NzAsIFNh
byBQYXVsby48L2F1dGgtYWRkcmVzcz48dGl0bGVzPjx0aXRsZT5DYWxjaXVtIGJpbmRpbmcgdG8g
bGVwdG9zcGlyYSBvdXRlciBtZW1icmFuZSBhbnRpZ2VuIExpcEwzMiBpcyBub3QgbmVjZXNzYXJ5
IGZvciBpdHMgaW50ZXJhY3Rpb24gd2l0aCBwbGFzbWEgZmlicm9uZWN0aW4sIGNvbGxhZ2VuIHR5
cGUgSVYsIGFuZCBwbGFzbWlub2dlbj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NDgyNi0zNDwvcGFnZXM+
PHZvbHVtZT4yODc8L3ZvbHVtZT48bnVtYmVyPjc8L251bWJlcj48ZWRpdGlvbj4yMDExLzEyLzA4
PC9lZGl0aW9uPjxrZXl3b3Jkcz48a2V5d29yZD5BbWlubyBBY2lkIFN1YnN0aXR1dGlvbjwva2V5
d29yZD48a2V5d29yZD5BbnRpZ2VucywgQmFjdGVyaWFsL2NoZW1pc3RyeS9nZW5ldGljcy8gbWV0
YWJvbGlzbTwva2V5d29yZD48a2V5d29yZD5CYWN0ZXJpYWwgT3V0ZXIgTWVtYnJhbmUgUHJvdGVp
bnMvY2hlbWlzdHJ5L2dlbmV0aWNzLyBtZXRhYm9saXNtPC9rZXl3b3JkPjxrZXl3b3JkPkNhbGNp
dW0vIG1ldGFib2xpc208L2tleXdvcmQ+PGtleXdvcmQ+Q2F0aW9ucywgRGl2YWxlbnQ8L2tleXdv
cmQ+PGtleXdvcmQ+Q29sbGFnZW4gVHlwZSBJVi9jaGVtaXN0cnkvZ2VuZXRpY3MvIG1ldGFib2xp
c208L2tleXdvcmQ+PGtleXdvcmQ+Rmlicm9uZWN0aW5zL2NoZW1pc3RyeS9nZW5ldGljcy8gbWV0
YWJvbGlzbTwva2V5d29yZD48a2V5d29yZD5IdW1hbnM8L2tleXdvcmQ+PGtleXdvcmQ+TGVwdG9z
cGlyYS9jaGVtaXN0cnkvZ2VuZXRpY3MvIG1ldGFib2xpc208L2tleXdvcmQ+PGtleXdvcmQ+TGlw
b3Byb3RlaW5zL2NoZW1pc3RyeS9nZW5ldGljcy8gbWV0YWJvbGlzbTwva2V5d29yZD48a2V5d29y
ZD5NdXRhdGlvbiwgTWlzc2Vuc2U8L2tleXdvcmQ+PGtleXdvcmQ+UGxhc21pbm9nZW4vY2hlbWlz
dHJ5L2dlbmV0aWNzLyBtZXRhYm9saXNtPC9rZXl3b3JkPjxrZXl3b3JkPlByb3RlaW4gQmluZGlu
Zzwva2V5d29yZD48a2V5d29yZD5Qcm90ZWluIFN0YWJpbGl0eTwva2V5d29yZD48L2tleXdvcmRz
PjxkYXRlcz48eWVhcj4yMDEyPC95ZWFyPjxwdWItZGF0ZXM+PGRhdGU+RmViIDEwPC9kYXRlPjwv
cHViLWRhdGVzPjwvZGF0ZXM+PGlzYm4+MTA4My0zNTFYIChFbGVjdHJvbmljKSYjeEQ7MDAyMS05
MjU4IChMaW5raW5nKTwvaXNibj48YWNjZXNzaW9uLW51bT4yMjE0NzY5ODwvYWNjZXNzaW9uLW51
bT48dXJscz48L3VybHM+PGN1c3RvbTI+UE1DMzI4MTYxNjwvY3VzdG9tMj48ZWxlY3Ryb25pYy1y
ZXNvdXJjZS1udW0+MTAuMTA3NC9qYmMuTTExMS4yNzcyMTA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76201">
              <w:rPr>
                <w:rFonts w:ascii="Times New Roman" w:hAnsi="Times New Roman"/>
                <w:sz w:val="16"/>
                <w:szCs w:val="16"/>
              </w:rPr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59" w:tooltip="Hauk, 2012 #59" w:history="1">
              <w:r>
                <w:rPr>
                  <w:rFonts w:ascii="Times New Roman" w:hAnsi="Times New Roman"/>
                  <w:noProof/>
                  <w:sz w:val="16"/>
                  <w:szCs w:val="16"/>
                </w:rPr>
                <w:t>59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600783F0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 xml:space="preserve">E. </w:t>
            </w:r>
            <w:proofErr w:type="gramStart"/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coli</w:t>
            </w:r>
            <w:proofErr w:type="gramEnd"/>
            <w:r w:rsidRPr="00B76201">
              <w:rPr>
                <w:rFonts w:ascii="Times New Roman" w:hAnsi="Times New Roman"/>
                <w:sz w:val="16"/>
                <w:szCs w:val="16"/>
              </w:rPr>
              <w:t xml:space="preserve"> BL21</w:t>
            </w:r>
          </w:p>
        </w:tc>
        <w:tc>
          <w:tcPr>
            <w:tcW w:w="2520" w:type="dxa"/>
          </w:tcPr>
          <w:p w14:paraId="1B5D7751" w14:textId="77777777" w:rsidR="00B97824" w:rsidRPr="00B76201" w:rsidRDefault="00B97824" w:rsidP="00940E05">
            <w:pPr>
              <w:keepNext/>
              <w:keepLines/>
              <w:outlineLvl w:val="2"/>
              <w:rPr>
                <w:rFonts w:ascii="Times New Roman" w:eastAsiaTheme="minorEastAsia" w:hAnsi="Times New Roman" w:cstheme="minorBidi"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LipL32 mutants (D163-168A, Q67A, and S247A) were created to assess affinity for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and human plasminogen and fibronectin</w:t>
            </w:r>
          </w:p>
        </w:tc>
        <w:tc>
          <w:tcPr>
            <w:tcW w:w="2160" w:type="dxa"/>
          </w:tcPr>
          <w:p w14:paraId="6BB722D5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 xml:space="preserve">LipL32 gene isolated and transformed into </w:t>
            </w:r>
            <w:r w:rsidRPr="00B76201">
              <w:rPr>
                <w:rFonts w:ascii="Times New Roman" w:hAnsi="Times New Roman"/>
                <w:i/>
                <w:sz w:val="16"/>
                <w:szCs w:val="16"/>
              </w:rPr>
              <w:t>E. coli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cells</w:t>
            </w:r>
          </w:p>
        </w:tc>
        <w:tc>
          <w:tcPr>
            <w:tcW w:w="2430" w:type="dxa"/>
          </w:tcPr>
          <w:p w14:paraId="6BC03F5C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Binding affinity to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and to human plasminogen/fibronectin assessed</w:t>
            </w:r>
          </w:p>
        </w:tc>
        <w:tc>
          <w:tcPr>
            <w:tcW w:w="3978" w:type="dxa"/>
          </w:tcPr>
          <w:p w14:paraId="494BA189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b/>
                <w:bCs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Wild type and mutant LipL32 bound to plasminogen and fibronectin with similar affinities both with and without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;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not required for interaction between LipL32 and host extracellular matrix proteins</w:t>
            </w:r>
          </w:p>
        </w:tc>
      </w:tr>
      <w:tr w:rsidR="00B97824" w:rsidRPr="00B76201" w14:paraId="0BE3B1DD" w14:textId="77777777" w:rsidTr="00940E05">
        <w:trPr>
          <w:trHeight w:val="340"/>
        </w:trPr>
        <w:tc>
          <w:tcPr>
            <w:tcW w:w="918" w:type="dxa"/>
          </w:tcPr>
          <w:p w14:paraId="6B5EDE8D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i/>
                <w:iCs/>
                <w:color w:val="404040" w:themeColor="text1" w:themeTint="B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MaW48L0F1dGhvcj48WWVhcj4yMDA4PC9ZZWFyPjxSZWNO
dW0+ODg8L1JlY051bT48RGlzcGxheVRleHQ+Wzg5XTwvRGlzcGxheVRleHQ+PHJlY29yZD48cmVj
LW51bWJlcj44ODwvcmVjLW51bWJlcj48Zm9yZWlnbi1rZXlzPjxrZXkgYXBwPSJFTiIgZGItaWQ9
IjJlOTIydHJ4Z3d4dHIyZXRyYXB2ZmEybGVwcDlwZTJ0ZWRzZiIgdGltZXN0YW1wPSIxNDQ3NTMw
MTU0Ij44ODwva2V5PjwvZm9yZWlnbi1rZXlzPjxyZWYtdHlwZSBuYW1lPSJKb3VybmFsIEFydGlj
bGUiPjE3PC9yZWYtdHlwZT48Y29udHJpYnV0b3JzPjxhdXRob3JzPjxhdXRob3I+TGluLCBZLiBQ
LjwvYXV0aG9yPjxhdXRob3I+UmFtYW4sIFIuPC9hdXRob3I+PGF1dGhvcj5TaGFybWEsIFkuPC9h
dXRob3I+PGF1dGhvcj5DaGFuZywgWS4gRi48L2F1dGhvcj48L2F1dGhvcnM+PC9jb250cmlidXRv
cnM+PGF1dGgtYWRkcmVzcz5Db2xsZWdlIG9mIFZldGVyaW5hcnkgTWVkaWNpbmUsIENvcm5lbGwg
VW5pdmVyc2l0eSwgSXRoYWNhLCBOWSAxNDg1MywgVVNBLjwvYXV0aC1hZGRyZXNzPjx0aXRsZXM+
PHRpdGxlPkNhbGNpdW0gYmluZHMgdG8gbGVwdG9zcGlyYWwgaW1tdW5vZ2xvYnVsaW4tbGlrZSBw
cm90ZWluLCBMaWdCLCBhbmQgbW9kdWxhdGVzIGZpYnJvbmVjdGluIGJpbmRpbmc8L3RpdGxlPjxz
ZWNvbmRhcnktdGl0bGU+SiBCaW9sIENoZW08L3NlY29uZGFyeS10aXRsZT48YWx0LXRpdGxlPlRo
ZSBKb3VybmFsIG9mIGJpb2xvZ2ljYWwgY2hlbWlzdHJ5PC9hbHQtdGl0bGU+PC90aXRsZXM+PHBl
cmlvZGljYWw+PGZ1bGwtdGl0bGU+SiBCaW9sIENoZW08L2Z1bGwtdGl0bGU+PGFiYnItMT5UaGUg
Sm91cm5hbCBvZiBiaW9sb2dpY2FsIGNoZW1pc3RyeTwvYWJici0xPjwvcGVyaW9kaWNhbD48YWx0
LXBlcmlvZGljYWw+PGZ1bGwtdGl0bGU+SiBCaW9sIENoZW08L2Z1bGwtdGl0bGU+PGFiYnItMT5U
aGUgSm91cm5hbCBvZiBiaW9sb2dpY2FsIGNoZW1pc3RyeTwvYWJici0xPjwvYWx0LXBlcmlvZGlj
YWw+PHBhZ2VzPjI1MTQwLTk8L3BhZ2VzPjx2b2x1bWU+MjgzPC92b2x1bWU+PG51bWJlcj4zNzwv
bnVtYmVyPjxlZGl0aW9uPjIwMDgvMDcvMTY8L2VkaXRpb24+PGtleXdvcmRzPjxrZXl3b3JkPkFk
aGVzaW5zLCBCYWN0ZXJpYWwvbWV0YWJvbGlzbTwva2V5d29yZD48a2V5d29yZD5BbWlubyBBY2lk
IFNlcXVlbmNlPC9rZXl3b3JkPjxrZXl3b3JkPkFuaW1hbHM8L2tleXdvcmQ+PGtleXdvcmQ+QW50
aWdlbnMsIEJhY3RlcmlhbC9tZXRhYm9saXNtLyBwaHlzaW9sb2d5PC9rZXl3b3JkPjxrZXl3b3Jk
PkNhbGNpdW0vY2hlbWlzdHJ5LyBtZXRhYm9saXNtPC9rZXl3b3JkPjxrZXl3b3JkPkNhbGNpdW0t
QmluZGluZyBQcm90ZWlucy9jaGVtaXN0cnk8L2tleXdvcmQ+PGtleXdvcmQ+Q2F0dGxlPC9rZXl3
b3JkPjxrZXl3b3JkPkNpcmN1bGFyIERpY2hyb2lzbTwva2V5d29yZD48a2V5d29yZD5GaWJyb25l
Y3RpbnMvIGNoZW1pc3RyeTwva2V5d29yZD48a2V5d29yZD5LaW5ldGljczwva2V5d29yZD48a2V5
d29yZD5MZXB0b3NwaXJhLyBtZXRhYm9saXNtPC9rZXl3b3JkPjxrZXl3b3JkPk1vbGVjdWxhciBT
ZXF1ZW5jZSBEYXRhPC9rZXl3b3JkPjxrZXl3b3JkPlByb3RlaW4gU3RydWN0dXJlLCBTZWNvbmRh
cnk8L2tleXdvcmQ+PGtleXdvcmQ+U2VxdWVuY2UgSG9tb2xvZ3ksIEFtaW5vIEFjaWQ8L2tleXdv
cmQ+PGtleXdvcmQ+U3BlY3Ryb21ldHJ5LCBGbHVvcmVzY2VuY2U8L2tleXdvcmQ+PC9rZXl3b3Jk
cz48ZGF0ZXM+PHllYXI+MjAwODwveWVhcj48cHViLWRhdGVzPjxkYXRlPlNlcCAxMjwvZGF0ZT48
L3B1Yi1kYXRlcz48L2RhdGVzPjxpc2JuPjAwMjEtOTI1OCAoUHJpbnQpJiN4RDswMDIxLTkyNTgg
KExpbmtpbmcpPC9pc2JuPjxhY2Nlc3Npb24tbnVtPjE4NjI1NzExPC9hY2Nlc3Npb24tbnVtPjx1
cmxzPjwvdXJscz48ZWxlY3Ryb25pYy1yZXNvdXJjZS1udW0+MTAuMTA3NC9qYmMuTTgwMTM1MDIw
M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MaW48L0F1dGhvcj48WWVhcj4yMDA4PC9ZZWFyPjxSZWNO
dW0+ODg8L1JlY051bT48RGlzcGxheVRleHQ+Wzg5XTwvRGlzcGxheVRleHQ+PHJlY29yZD48cmVj
LW51bWJlcj44ODwvcmVjLW51bWJlcj48Zm9yZWlnbi1rZXlzPjxrZXkgYXBwPSJFTiIgZGItaWQ9
IjJlOTIydHJ4Z3d4dHIyZXRyYXB2ZmEybGVwcDlwZTJ0ZWRzZiIgdGltZXN0YW1wPSIxNDQ3NTMw
MTU0Ij44ODwva2V5PjwvZm9yZWlnbi1rZXlzPjxyZWYtdHlwZSBuYW1lPSJKb3VybmFsIEFydGlj
bGUiPjE3PC9yZWYtdHlwZT48Y29udHJpYnV0b3JzPjxhdXRob3JzPjxhdXRob3I+TGluLCBZLiBQ
LjwvYXV0aG9yPjxhdXRob3I+UmFtYW4sIFIuPC9hdXRob3I+PGF1dGhvcj5TaGFybWEsIFkuPC9h
dXRob3I+PGF1dGhvcj5DaGFuZywgWS4gRi48L2F1dGhvcj48L2F1dGhvcnM+PC9jb250cmlidXRv
cnM+PGF1dGgtYWRkcmVzcz5Db2xsZWdlIG9mIFZldGVyaW5hcnkgTWVkaWNpbmUsIENvcm5lbGwg
VW5pdmVyc2l0eSwgSXRoYWNhLCBOWSAxNDg1MywgVVNBLjwvYXV0aC1hZGRyZXNzPjx0aXRsZXM+
PHRpdGxlPkNhbGNpdW0gYmluZHMgdG8gbGVwdG9zcGlyYWwgaW1tdW5vZ2xvYnVsaW4tbGlrZSBw
cm90ZWluLCBMaWdCLCBhbmQgbW9kdWxhdGVzIGZpYnJvbmVjdGluIGJpbmRpbmc8L3RpdGxlPjxz
ZWNvbmRhcnktdGl0bGU+SiBCaW9sIENoZW08L3NlY29uZGFyeS10aXRsZT48YWx0LXRpdGxlPlRo
ZSBKb3VybmFsIG9mIGJpb2xvZ2ljYWwgY2hlbWlzdHJ5PC9hbHQtdGl0bGU+PC90aXRsZXM+PHBl
cmlvZGljYWw+PGZ1bGwtdGl0bGU+SiBCaW9sIENoZW08L2Z1bGwtdGl0bGU+PGFiYnItMT5UaGUg
Sm91cm5hbCBvZiBiaW9sb2dpY2FsIGNoZW1pc3RyeTwvYWJici0xPjwvcGVyaW9kaWNhbD48YWx0
LXBlcmlvZGljYWw+PGZ1bGwtdGl0bGU+SiBCaW9sIENoZW08L2Z1bGwtdGl0bGU+PGFiYnItMT5U
aGUgSm91cm5hbCBvZiBiaW9sb2dpY2FsIGNoZW1pc3RyeTwvYWJici0xPjwvYWx0LXBlcmlvZGlj
YWw+PHBhZ2VzPjI1MTQwLTk8L3BhZ2VzPjx2b2x1bWU+MjgzPC92b2x1bWU+PG51bWJlcj4zNzwv
bnVtYmVyPjxlZGl0aW9uPjIwMDgvMDcvMTY8L2VkaXRpb24+PGtleXdvcmRzPjxrZXl3b3JkPkFk
aGVzaW5zLCBCYWN0ZXJpYWwvbWV0YWJvbGlzbTwva2V5d29yZD48a2V5d29yZD5BbWlubyBBY2lk
IFNlcXVlbmNlPC9rZXl3b3JkPjxrZXl3b3JkPkFuaW1hbHM8L2tleXdvcmQ+PGtleXdvcmQ+QW50
aWdlbnMsIEJhY3RlcmlhbC9tZXRhYm9saXNtLyBwaHlzaW9sb2d5PC9rZXl3b3JkPjxrZXl3b3Jk
PkNhbGNpdW0vY2hlbWlzdHJ5LyBtZXRhYm9saXNtPC9rZXl3b3JkPjxrZXl3b3JkPkNhbGNpdW0t
QmluZGluZyBQcm90ZWlucy9jaGVtaXN0cnk8L2tleXdvcmQ+PGtleXdvcmQ+Q2F0dGxlPC9rZXl3
b3JkPjxrZXl3b3JkPkNpcmN1bGFyIERpY2hyb2lzbTwva2V5d29yZD48a2V5d29yZD5GaWJyb25l
Y3RpbnMvIGNoZW1pc3RyeTwva2V5d29yZD48a2V5d29yZD5LaW5ldGljczwva2V5d29yZD48a2V5
d29yZD5MZXB0b3NwaXJhLyBtZXRhYm9saXNtPC9rZXl3b3JkPjxrZXl3b3JkPk1vbGVjdWxhciBT
ZXF1ZW5jZSBEYXRhPC9rZXl3b3JkPjxrZXl3b3JkPlByb3RlaW4gU3RydWN0dXJlLCBTZWNvbmRh
cnk8L2tleXdvcmQ+PGtleXdvcmQ+U2VxdWVuY2UgSG9tb2xvZ3ksIEFtaW5vIEFjaWQ8L2tleXdv
cmQ+PGtleXdvcmQ+U3BlY3Ryb21ldHJ5LCBGbHVvcmVzY2VuY2U8L2tleXdvcmQ+PC9rZXl3b3Jk
cz48ZGF0ZXM+PHllYXI+MjAwODwveWVhcj48cHViLWRhdGVzPjxkYXRlPlNlcCAxMjwvZGF0ZT48
L3B1Yi1kYXRlcz48L2RhdGVzPjxpc2JuPjAwMjEtOTI1OCAoUHJpbnQpJiN4RDswMDIxLTkyNTgg
KExpbmtpbmcpPC9pc2JuPjxhY2Nlc3Npb24tbnVtPjE4NjI1NzExPC9hY2Nlc3Npb24tbnVtPjx1
cmxzPjwvdXJscz48ZWxlY3Ryb25pYy1yZXNvdXJjZS1udW0+MTAuMTA3NC9qYmMuTTgwMTM1MDIw
M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76201">
              <w:rPr>
                <w:rFonts w:ascii="Times New Roman" w:hAnsi="Times New Roman"/>
                <w:sz w:val="16"/>
                <w:szCs w:val="16"/>
              </w:rPr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89" w:tooltip="Lin, 2008 #88" w:history="1">
              <w:r>
                <w:rPr>
                  <w:rFonts w:ascii="Times New Roman" w:hAnsi="Times New Roman"/>
                  <w:noProof/>
                  <w:sz w:val="16"/>
                  <w:szCs w:val="16"/>
                </w:rPr>
                <w:t>89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76201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  <w:tc>
          <w:tcPr>
            <w:tcW w:w="1170" w:type="dxa"/>
          </w:tcPr>
          <w:p w14:paraId="318CA6C2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 xml:space="preserve">Isolated </w:t>
            </w:r>
            <w:proofErr w:type="spellStart"/>
            <w:r w:rsidRPr="00B76201">
              <w:rPr>
                <w:rFonts w:ascii="Times New Roman" w:hAnsi="Times New Roman"/>
                <w:sz w:val="16"/>
                <w:szCs w:val="16"/>
              </w:rPr>
              <w:t>Lig</w:t>
            </w:r>
            <w:proofErr w:type="spellEnd"/>
            <w:r w:rsidRPr="00B76201">
              <w:rPr>
                <w:rFonts w:ascii="Times New Roman" w:hAnsi="Times New Roman"/>
                <w:sz w:val="16"/>
                <w:szCs w:val="16"/>
              </w:rPr>
              <w:t xml:space="preserve"> proteins</w:t>
            </w:r>
          </w:p>
        </w:tc>
        <w:tc>
          <w:tcPr>
            <w:tcW w:w="2520" w:type="dxa"/>
          </w:tcPr>
          <w:p w14:paraId="7BE62ABA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proofErr w:type="spellStart"/>
            <w:r w:rsidRPr="00B76201">
              <w:rPr>
                <w:rFonts w:ascii="Times New Roman" w:hAnsi="Times New Roman"/>
                <w:sz w:val="16"/>
                <w:szCs w:val="16"/>
              </w:rPr>
              <w:t>Lig</w:t>
            </w:r>
            <w:proofErr w:type="spellEnd"/>
            <w:r w:rsidRPr="00B76201">
              <w:rPr>
                <w:rFonts w:ascii="Times New Roman" w:hAnsi="Times New Roman"/>
                <w:sz w:val="16"/>
                <w:szCs w:val="16"/>
              </w:rPr>
              <w:t xml:space="preserve"> proteins isolated to assess binding affinity to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and to fibronectin</w:t>
            </w:r>
          </w:p>
        </w:tc>
        <w:tc>
          <w:tcPr>
            <w:tcW w:w="2160" w:type="dxa"/>
          </w:tcPr>
          <w:p w14:paraId="480221FF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proofErr w:type="spellStart"/>
            <w:r w:rsidRPr="00B76201">
              <w:rPr>
                <w:rFonts w:ascii="Times New Roman" w:hAnsi="Times New Roman"/>
                <w:sz w:val="16"/>
                <w:szCs w:val="16"/>
              </w:rPr>
              <w:t>Lig</w:t>
            </w:r>
            <w:proofErr w:type="spellEnd"/>
            <w:r w:rsidRPr="00B76201">
              <w:rPr>
                <w:rFonts w:ascii="Times New Roman" w:hAnsi="Times New Roman"/>
                <w:sz w:val="16"/>
                <w:szCs w:val="16"/>
              </w:rPr>
              <w:t xml:space="preserve"> proteins isolated</w:t>
            </w:r>
          </w:p>
        </w:tc>
        <w:tc>
          <w:tcPr>
            <w:tcW w:w="2430" w:type="dxa"/>
          </w:tcPr>
          <w:p w14:paraId="14DF1A5E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Effect of 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on binding affinity of </w:t>
            </w:r>
            <w:proofErr w:type="spellStart"/>
            <w:r w:rsidRPr="00B76201">
              <w:rPr>
                <w:rFonts w:ascii="Times New Roman" w:hAnsi="Times New Roman"/>
                <w:sz w:val="16"/>
                <w:szCs w:val="16"/>
              </w:rPr>
              <w:t>Lig</w:t>
            </w:r>
            <w:proofErr w:type="spellEnd"/>
            <w:r w:rsidRPr="00B76201">
              <w:rPr>
                <w:rFonts w:ascii="Times New Roman" w:hAnsi="Times New Roman"/>
                <w:sz w:val="16"/>
                <w:szCs w:val="16"/>
              </w:rPr>
              <w:t xml:space="preserve"> proteins to fibronectin</w:t>
            </w:r>
          </w:p>
        </w:tc>
        <w:tc>
          <w:tcPr>
            <w:tcW w:w="3978" w:type="dxa"/>
          </w:tcPr>
          <w:p w14:paraId="4E033CBF" w14:textId="77777777" w:rsidR="00B97824" w:rsidRPr="00B76201" w:rsidRDefault="00B97824" w:rsidP="00940E05">
            <w:pPr>
              <w:tabs>
                <w:tab w:val="center" w:pos="4320"/>
                <w:tab w:val="right" w:pos="8640"/>
              </w:tabs>
              <w:rPr>
                <w:rFonts w:ascii="Times New Roman" w:eastAsiaTheme="majorEastAsia" w:hAnsi="Times New Roman" w:cstheme="minorBidi"/>
                <w:b/>
                <w:bCs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2+ 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binding increases conformational stability of LigBCen2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 (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>binds to host extracellular matrix proteins</w:t>
            </w:r>
            <w:r>
              <w:rPr>
                <w:rFonts w:ascii="Times New Roman" w:hAnsi="Times New Roman"/>
                <w:sz w:val="16"/>
                <w:szCs w:val="16"/>
              </w:rPr>
              <w:t>)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</w:rPr>
              <w:t>M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idpoint of </w:t>
            </w:r>
            <w:bookmarkStart w:id="0" w:name="_GoBack"/>
            <w:bookmarkEnd w:id="0"/>
            <w:r w:rsidRPr="00B76201">
              <w:rPr>
                <w:rFonts w:ascii="Times New Roman" w:hAnsi="Times New Roman"/>
                <w:sz w:val="16"/>
                <w:szCs w:val="16"/>
              </w:rPr>
              <w:t xml:space="preserve">LigBCen2 unfolding increased from 50.7 </w:t>
            </w:r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>± 0.9 to 54.8 ± 0.5 ºC when Ca</w:t>
            </w:r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 xml:space="preserve"> was added</w:t>
            </w:r>
            <w:r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>.</w:t>
            </w:r>
          </w:p>
          <w:p w14:paraId="6D3E58DB" w14:textId="77777777" w:rsidR="00B97824" w:rsidRPr="00B76201" w:rsidRDefault="00B97824" w:rsidP="00940E05">
            <w:pPr>
              <w:rPr>
                <w:rFonts w:ascii="Times New Roman" w:eastAsiaTheme="minorEastAsia" w:hAnsi="Times New Roman" w:cstheme="minorBidi"/>
                <w:i/>
                <w:iCs/>
                <w:color w:val="243F60" w:themeColor="accent1" w:themeShade="7F"/>
                <w:sz w:val="16"/>
                <w:szCs w:val="16"/>
              </w:rPr>
            </w:pPr>
            <w:r w:rsidRPr="00B76201">
              <w:rPr>
                <w:rFonts w:ascii="Times New Roman" w:hAnsi="Times New Roman"/>
                <w:sz w:val="16"/>
                <w:szCs w:val="16"/>
              </w:rPr>
              <w:t>Ca</w:t>
            </w:r>
            <w:r w:rsidRPr="00B76201">
              <w:rPr>
                <w:rFonts w:ascii="Times New Roman" w:hAnsi="Times New Roman"/>
                <w:sz w:val="16"/>
                <w:szCs w:val="16"/>
                <w:vertAlign w:val="superscript"/>
              </w:rPr>
              <w:t>2+</w:t>
            </w:r>
            <w:r w:rsidRPr="00B76201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>increases binding affinity (K</w:t>
            </w:r>
            <w:r w:rsidRPr="00940E05">
              <w:rPr>
                <w:rFonts w:ascii="Times New Roman" w:eastAsia="MS Gothic" w:hAnsi="Times New Roman"/>
                <w:color w:val="000000"/>
                <w:sz w:val="16"/>
                <w:szCs w:val="16"/>
                <w:vertAlign w:val="subscript"/>
              </w:rPr>
              <w:t>d</w:t>
            </w:r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 xml:space="preserve"> = 63 </w:t>
            </w:r>
            <w:proofErr w:type="spellStart"/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>nM</w:t>
            </w:r>
            <w:proofErr w:type="spellEnd"/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 xml:space="preserve"> compared to </w:t>
            </w:r>
            <w:proofErr w:type="spellStart"/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>apoprotein</w:t>
            </w:r>
            <w:proofErr w:type="spellEnd"/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 xml:space="preserve"> K</w:t>
            </w:r>
            <w:r w:rsidRPr="00940E05">
              <w:rPr>
                <w:rFonts w:ascii="Times New Roman" w:eastAsia="MS Gothic" w:hAnsi="Times New Roman"/>
                <w:color w:val="000000"/>
                <w:sz w:val="16"/>
                <w:szCs w:val="16"/>
                <w:vertAlign w:val="subscript"/>
              </w:rPr>
              <w:t>d</w:t>
            </w:r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 xml:space="preserve"> = 272 </w:t>
            </w:r>
            <w:proofErr w:type="spellStart"/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>nM</w:t>
            </w:r>
            <w:proofErr w:type="spellEnd"/>
            <w:r w:rsidRPr="00B76201">
              <w:rPr>
                <w:rFonts w:ascii="Times New Roman" w:eastAsia="MS Gothic" w:hAnsi="Times New Roman"/>
                <w:color w:val="000000"/>
                <w:sz w:val="16"/>
                <w:szCs w:val="16"/>
              </w:rPr>
              <w:t>)</w:t>
            </w:r>
          </w:p>
        </w:tc>
      </w:tr>
    </w:tbl>
    <w:p w14:paraId="392B18C4" w14:textId="28CE1573" w:rsidR="000C218A" w:rsidRDefault="00D83149">
      <w:r w:rsidRPr="00F342F2">
        <w:rPr>
          <w:rFonts w:ascii="Times New Roman" w:hAnsi="Times New Roman" w:cs="Times New Roman"/>
          <w:sz w:val="16"/>
          <w:szCs w:val="16"/>
        </w:rPr>
        <w:t>N/A, not applicable; micronutrient cutoffs not provided.</w:t>
      </w:r>
    </w:p>
    <w:sectPr w:rsidR="000C218A" w:rsidSect="00B9782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6339"/>
    <w:rsid w:val="000A5609"/>
    <w:rsid w:val="000C218A"/>
    <w:rsid w:val="001B19F6"/>
    <w:rsid w:val="007B6339"/>
    <w:rsid w:val="00B97824"/>
    <w:rsid w:val="00D83149"/>
    <w:rsid w:val="00E305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AED1D3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782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B9782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B97824"/>
    <w:rPr>
      <w:rFonts w:ascii="Courier" w:eastAsia="Cambria" w:hAnsi="Courier" w:cs="Times New Roman"/>
      <w:sz w:val="20"/>
      <w:szCs w:val="20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97824"/>
    <w:rPr>
      <w:rFonts w:ascii="Courier" w:eastAsia="Cambria" w:hAnsi="Courier" w:cs="Times New Roman"/>
      <w:sz w:val="20"/>
      <w:szCs w:val="20"/>
      <w:lang w:val="x-none"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782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7824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B97824"/>
    <w:rPr>
      <w:rFonts w:ascii="Cambria" w:eastAsia="Cambria" w:hAnsi="Cambria" w:cs="Times New Roman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782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B9782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B97824"/>
    <w:rPr>
      <w:rFonts w:ascii="Courier" w:eastAsia="Cambria" w:hAnsi="Courier" w:cs="Times New Roman"/>
      <w:sz w:val="20"/>
      <w:szCs w:val="20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97824"/>
    <w:rPr>
      <w:rFonts w:ascii="Courier" w:eastAsia="Cambria" w:hAnsi="Courier" w:cs="Times New Roman"/>
      <w:sz w:val="20"/>
      <w:szCs w:val="20"/>
      <w:lang w:val="x-none"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782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7824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B97824"/>
    <w:rPr>
      <w:rFonts w:ascii="Cambria" w:eastAsia="Cambria" w:hAnsi="Cambria" w:cs="Times New Roman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92</Words>
  <Characters>2807</Characters>
  <Application>Microsoft Macintosh Word</Application>
  <DocSecurity>0</DocSecurity>
  <Lines>23</Lines>
  <Paragraphs>6</Paragraphs>
  <ScaleCrop>false</ScaleCrop>
  <Company/>
  <LinksUpToDate>false</LinksUpToDate>
  <CharactersWithSpaces>32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ather</dc:creator>
  <cp:keywords/>
  <dc:description/>
  <cp:lastModifiedBy>Heather</cp:lastModifiedBy>
  <cp:revision>3</cp:revision>
  <dcterms:created xsi:type="dcterms:W3CDTF">2016-06-19T21:18:00Z</dcterms:created>
  <dcterms:modified xsi:type="dcterms:W3CDTF">2016-06-19T21:19:00Z</dcterms:modified>
</cp:coreProperties>
</file>